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548BF" w14:textId="436EEB5A" w:rsidR="009F604A" w:rsidRDefault="009F604A" w:rsidP="00890591">
      <w:pPr>
        <w:rPr>
          <w:rFonts w:cs="Arial"/>
        </w:rPr>
      </w:pPr>
    </w:p>
    <w:p w14:paraId="1A6A9978" w14:textId="77777777" w:rsidR="00C279E2" w:rsidRDefault="00C279E2" w:rsidP="00C279E2">
      <w:pPr>
        <w:jc w:val="center"/>
        <w:rPr>
          <w:rFonts w:ascii="Times New Roman" w:hAnsi="Times New Roman"/>
        </w:rPr>
      </w:pPr>
      <w:r>
        <w:rPr>
          <w:rFonts w:ascii="Times New Roman" w:hAnsi="Times New Roman"/>
        </w:rPr>
        <w:t>FUNDAÇÃO GETULIO VARGAS</w:t>
      </w:r>
    </w:p>
    <w:p w14:paraId="068E407A" w14:textId="77777777" w:rsidR="00C279E2" w:rsidRDefault="00C279E2" w:rsidP="00C279E2">
      <w:pPr>
        <w:jc w:val="center"/>
        <w:rPr>
          <w:rFonts w:ascii="Times New Roman" w:hAnsi="Times New Roman"/>
        </w:rPr>
      </w:pPr>
      <w:r>
        <w:rPr>
          <w:rFonts w:ascii="Times New Roman" w:hAnsi="Times New Roman"/>
        </w:rPr>
        <w:t>ESCOLA DE ADMINISTRAÇÃO DE EMPRESAS DE SÃO PAULO</w:t>
      </w:r>
    </w:p>
    <w:p w14:paraId="1A4C3E6C" w14:textId="77777777" w:rsidR="00C279E2" w:rsidRDefault="00C279E2" w:rsidP="00C279E2">
      <w:pPr>
        <w:jc w:val="center"/>
        <w:rPr>
          <w:rFonts w:ascii="Times New Roman" w:hAnsi="Times New Roman"/>
        </w:rPr>
      </w:pPr>
      <w:r>
        <w:rPr>
          <w:rFonts w:ascii="Times New Roman" w:hAnsi="Times New Roman"/>
        </w:rPr>
        <w:t>CURSO DE ADMINISTRAÇÃO DE EMPRESAS</w:t>
      </w:r>
    </w:p>
    <w:p w14:paraId="7A036E40" w14:textId="77777777" w:rsidR="00C279E2" w:rsidRDefault="00C279E2" w:rsidP="00C279E2">
      <w:pPr>
        <w:jc w:val="center"/>
        <w:rPr>
          <w:rFonts w:ascii="Times New Roman" w:hAnsi="Times New Roman"/>
        </w:rPr>
      </w:pPr>
    </w:p>
    <w:p w14:paraId="70A99637" w14:textId="77777777" w:rsidR="00C279E2" w:rsidRDefault="00C279E2" w:rsidP="00C279E2">
      <w:pPr>
        <w:jc w:val="center"/>
        <w:rPr>
          <w:rFonts w:ascii="Times New Roman" w:hAnsi="Times New Roman"/>
        </w:rPr>
      </w:pPr>
    </w:p>
    <w:p w14:paraId="34F4BDAF" w14:textId="77777777" w:rsidR="00C279E2" w:rsidRDefault="00C279E2" w:rsidP="00C279E2">
      <w:pPr>
        <w:jc w:val="center"/>
        <w:rPr>
          <w:rFonts w:ascii="Times New Roman" w:hAnsi="Times New Roman"/>
        </w:rPr>
      </w:pPr>
    </w:p>
    <w:p w14:paraId="2C1DA63C" w14:textId="77777777" w:rsidR="00C279E2" w:rsidRDefault="00C279E2" w:rsidP="00C279E2">
      <w:pPr>
        <w:jc w:val="center"/>
        <w:rPr>
          <w:rFonts w:ascii="Times New Roman" w:hAnsi="Times New Roman"/>
        </w:rPr>
      </w:pPr>
    </w:p>
    <w:p w14:paraId="087F2677" w14:textId="77777777" w:rsidR="00C279E2" w:rsidRDefault="00C279E2" w:rsidP="00C279E2">
      <w:pPr>
        <w:jc w:val="center"/>
        <w:rPr>
          <w:rFonts w:ascii="Times New Roman" w:hAnsi="Times New Roman"/>
        </w:rPr>
      </w:pPr>
    </w:p>
    <w:p w14:paraId="10F34E78" w14:textId="50DE0F27" w:rsidR="00C279E2" w:rsidRDefault="00C279E2" w:rsidP="00C279E2">
      <w:pPr>
        <w:jc w:val="center"/>
        <w:rPr>
          <w:rFonts w:ascii="Times New Roman" w:hAnsi="Times New Roman"/>
        </w:rPr>
      </w:pPr>
      <w:r>
        <w:rPr>
          <w:rFonts w:ascii="Times New Roman" w:hAnsi="Times New Roman"/>
        </w:rPr>
        <w:t>GUSTAVO POHLMANN GONZAGA</w:t>
      </w:r>
    </w:p>
    <w:p w14:paraId="6115FDA6" w14:textId="77777777" w:rsidR="00C279E2" w:rsidRDefault="00C279E2" w:rsidP="00C279E2">
      <w:pPr>
        <w:jc w:val="center"/>
        <w:rPr>
          <w:rFonts w:ascii="Times New Roman" w:hAnsi="Times New Roman"/>
        </w:rPr>
      </w:pPr>
    </w:p>
    <w:p w14:paraId="23B0C204" w14:textId="77777777" w:rsidR="00C279E2" w:rsidRDefault="00C279E2" w:rsidP="00C279E2">
      <w:pPr>
        <w:jc w:val="center"/>
        <w:rPr>
          <w:rFonts w:ascii="Times New Roman" w:hAnsi="Times New Roman"/>
        </w:rPr>
      </w:pPr>
    </w:p>
    <w:p w14:paraId="4F0FDED5" w14:textId="77777777" w:rsidR="00C279E2" w:rsidRDefault="00C279E2" w:rsidP="00C279E2">
      <w:pPr>
        <w:jc w:val="center"/>
        <w:rPr>
          <w:rFonts w:ascii="Times New Roman" w:hAnsi="Times New Roman"/>
        </w:rPr>
      </w:pPr>
    </w:p>
    <w:p w14:paraId="2EE460E1" w14:textId="77777777" w:rsidR="00C279E2" w:rsidRDefault="00C279E2" w:rsidP="00C279E2">
      <w:pPr>
        <w:jc w:val="center"/>
        <w:rPr>
          <w:rFonts w:ascii="Times New Roman" w:hAnsi="Times New Roman"/>
        </w:rPr>
      </w:pPr>
    </w:p>
    <w:p w14:paraId="0A6566DE" w14:textId="77777777" w:rsidR="00C279E2" w:rsidRDefault="00C279E2" w:rsidP="00C279E2">
      <w:pPr>
        <w:jc w:val="center"/>
        <w:rPr>
          <w:rFonts w:ascii="Times New Roman" w:hAnsi="Times New Roman"/>
        </w:rPr>
      </w:pPr>
    </w:p>
    <w:p w14:paraId="1231B296"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179CD62C"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003F46A6" w14:textId="77777777" w:rsidR="00C279E2" w:rsidRDefault="00C279E2" w:rsidP="00C279E2">
      <w:pPr>
        <w:jc w:val="center"/>
        <w:rPr>
          <w:rFonts w:ascii="Times New Roman" w:hAnsi="Times New Roman"/>
        </w:rPr>
      </w:pPr>
    </w:p>
    <w:p w14:paraId="16860694" w14:textId="77777777" w:rsidR="00C279E2" w:rsidRDefault="00C279E2" w:rsidP="00C279E2">
      <w:pPr>
        <w:jc w:val="center"/>
        <w:rPr>
          <w:rFonts w:ascii="Times New Roman" w:hAnsi="Times New Roman"/>
        </w:rPr>
      </w:pPr>
    </w:p>
    <w:p w14:paraId="2EB71F0E" w14:textId="77777777" w:rsidR="00C279E2" w:rsidRDefault="00C279E2" w:rsidP="00C279E2">
      <w:pPr>
        <w:jc w:val="center"/>
        <w:rPr>
          <w:rFonts w:ascii="Times New Roman" w:hAnsi="Times New Roman"/>
        </w:rPr>
      </w:pPr>
    </w:p>
    <w:p w14:paraId="422F2246" w14:textId="77777777" w:rsidR="00C279E2" w:rsidRDefault="00C279E2" w:rsidP="00C279E2">
      <w:pPr>
        <w:jc w:val="center"/>
        <w:rPr>
          <w:rFonts w:ascii="Times New Roman" w:hAnsi="Times New Roman"/>
        </w:rPr>
      </w:pPr>
    </w:p>
    <w:p w14:paraId="2542C0B5" w14:textId="77777777" w:rsidR="00C279E2" w:rsidRDefault="00C279E2" w:rsidP="00C279E2">
      <w:pPr>
        <w:jc w:val="center"/>
        <w:rPr>
          <w:rFonts w:ascii="Times New Roman" w:hAnsi="Times New Roman"/>
        </w:rPr>
      </w:pPr>
    </w:p>
    <w:p w14:paraId="0CE79B1A" w14:textId="77777777" w:rsidR="00C279E2" w:rsidRDefault="00C279E2" w:rsidP="00C279E2">
      <w:pPr>
        <w:jc w:val="center"/>
        <w:rPr>
          <w:rFonts w:ascii="Times New Roman" w:hAnsi="Times New Roman"/>
        </w:rPr>
      </w:pPr>
    </w:p>
    <w:p w14:paraId="2C35E287" w14:textId="77777777" w:rsidR="00C279E2" w:rsidRDefault="00C279E2" w:rsidP="00C279E2">
      <w:pPr>
        <w:jc w:val="center"/>
        <w:rPr>
          <w:rFonts w:ascii="Times New Roman" w:hAnsi="Times New Roman"/>
        </w:rPr>
      </w:pPr>
    </w:p>
    <w:p w14:paraId="2A4023B8" w14:textId="77777777" w:rsidR="00C279E2" w:rsidRDefault="00C279E2" w:rsidP="00C279E2">
      <w:pPr>
        <w:jc w:val="center"/>
        <w:rPr>
          <w:rFonts w:ascii="Times New Roman" w:hAnsi="Times New Roman"/>
        </w:rPr>
      </w:pPr>
    </w:p>
    <w:p w14:paraId="79A7190A" w14:textId="77777777" w:rsidR="00C279E2" w:rsidRDefault="00C279E2" w:rsidP="00C279E2">
      <w:pPr>
        <w:jc w:val="center"/>
        <w:rPr>
          <w:rFonts w:ascii="Times New Roman" w:hAnsi="Times New Roman"/>
        </w:rPr>
      </w:pPr>
    </w:p>
    <w:p w14:paraId="1A78949D" w14:textId="77777777" w:rsidR="00C279E2" w:rsidRDefault="00C279E2" w:rsidP="00C279E2">
      <w:pPr>
        <w:jc w:val="center"/>
        <w:rPr>
          <w:rFonts w:ascii="Times New Roman" w:hAnsi="Times New Roman"/>
        </w:rPr>
      </w:pPr>
    </w:p>
    <w:p w14:paraId="1EEA07CE" w14:textId="77777777" w:rsidR="00C279E2" w:rsidRDefault="00C279E2" w:rsidP="00C279E2">
      <w:pPr>
        <w:jc w:val="center"/>
        <w:rPr>
          <w:rFonts w:ascii="Times New Roman" w:hAnsi="Times New Roman"/>
        </w:rPr>
      </w:pPr>
    </w:p>
    <w:p w14:paraId="394C632C" w14:textId="77777777" w:rsidR="00C279E2" w:rsidRDefault="00C279E2" w:rsidP="00C279E2">
      <w:pPr>
        <w:jc w:val="left"/>
        <w:rPr>
          <w:rFonts w:ascii="Times New Roman" w:hAnsi="Times New Roman"/>
        </w:rPr>
      </w:pPr>
    </w:p>
    <w:p w14:paraId="4285654D" w14:textId="77777777" w:rsidR="00C279E2" w:rsidRDefault="00C279E2" w:rsidP="00C279E2">
      <w:pPr>
        <w:jc w:val="center"/>
        <w:rPr>
          <w:rFonts w:ascii="Times New Roman" w:hAnsi="Times New Roman"/>
        </w:rPr>
      </w:pPr>
    </w:p>
    <w:p w14:paraId="128C1E68" w14:textId="77777777" w:rsidR="00C279E2" w:rsidRDefault="00C279E2" w:rsidP="00C279E2">
      <w:pPr>
        <w:jc w:val="center"/>
        <w:rPr>
          <w:rFonts w:ascii="Times New Roman" w:hAnsi="Times New Roman"/>
        </w:rPr>
      </w:pPr>
    </w:p>
    <w:p w14:paraId="247730AF" w14:textId="77777777" w:rsidR="00C279E2" w:rsidRDefault="00C279E2" w:rsidP="00C279E2">
      <w:pPr>
        <w:jc w:val="center"/>
        <w:rPr>
          <w:rFonts w:ascii="Times New Roman" w:hAnsi="Times New Roman"/>
        </w:rPr>
      </w:pPr>
      <w:r>
        <w:rPr>
          <w:rFonts w:ascii="Times New Roman" w:hAnsi="Times New Roman"/>
        </w:rPr>
        <w:t>SÃO PAULO</w:t>
      </w:r>
    </w:p>
    <w:p w14:paraId="0B936632" w14:textId="77777777" w:rsidR="00C279E2" w:rsidRDefault="00C279E2" w:rsidP="00C279E2">
      <w:pPr>
        <w:jc w:val="center"/>
        <w:rPr>
          <w:rFonts w:ascii="Times New Roman" w:hAnsi="Times New Roman"/>
        </w:rPr>
      </w:pPr>
      <w:r>
        <w:rPr>
          <w:rFonts w:ascii="Times New Roman" w:hAnsi="Times New Roman"/>
        </w:rPr>
        <w:t>2020</w:t>
      </w:r>
    </w:p>
    <w:p w14:paraId="30C43D9E" w14:textId="77777777" w:rsidR="00C279E2" w:rsidRDefault="00C279E2" w:rsidP="00C279E2">
      <w:pPr>
        <w:rPr>
          <w:rFonts w:ascii="Times New Roman" w:hAnsi="Times New Roman"/>
        </w:rPr>
        <w:sectPr w:rsidR="00C279E2">
          <w:headerReference w:type="default" r:id="rId8"/>
          <w:pgSz w:w="11906" w:h="16838"/>
          <w:pgMar w:top="1701" w:right="1134" w:bottom="1134" w:left="1701" w:header="0" w:footer="0" w:gutter="0"/>
          <w:cols w:space="720"/>
          <w:formProt w:val="0"/>
        </w:sectPr>
      </w:pPr>
    </w:p>
    <w:p w14:paraId="737CABBD" w14:textId="72892093" w:rsidR="00C279E2" w:rsidRDefault="00C279E2" w:rsidP="00C279E2">
      <w:pPr>
        <w:jc w:val="center"/>
        <w:rPr>
          <w:rFonts w:ascii="Times New Roman" w:hAnsi="Times New Roman"/>
        </w:rPr>
      </w:pPr>
      <w:r>
        <w:rPr>
          <w:rFonts w:ascii="Times New Roman" w:hAnsi="Times New Roman"/>
        </w:rPr>
        <w:lastRenderedPageBreak/>
        <w:t>GUSTAVO POHLMANN GONZAGA</w:t>
      </w:r>
    </w:p>
    <w:p w14:paraId="10D56D98" w14:textId="77777777" w:rsidR="00C279E2" w:rsidRDefault="00C279E2" w:rsidP="00C279E2">
      <w:pPr>
        <w:jc w:val="center"/>
        <w:rPr>
          <w:rFonts w:ascii="Times New Roman" w:hAnsi="Times New Roman"/>
        </w:rPr>
      </w:pPr>
    </w:p>
    <w:p w14:paraId="66DA247A" w14:textId="77777777" w:rsidR="00C279E2" w:rsidRDefault="00C279E2" w:rsidP="00C279E2">
      <w:pPr>
        <w:jc w:val="center"/>
        <w:rPr>
          <w:rFonts w:ascii="Times New Roman" w:hAnsi="Times New Roman"/>
        </w:rPr>
      </w:pPr>
    </w:p>
    <w:p w14:paraId="59B6485E" w14:textId="77777777" w:rsidR="00C279E2" w:rsidRDefault="00C279E2" w:rsidP="00C279E2">
      <w:pPr>
        <w:jc w:val="center"/>
        <w:rPr>
          <w:rFonts w:ascii="Times New Roman" w:hAnsi="Times New Roman"/>
        </w:rPr>
      </w:pPr>
    </w:p>
    <w:p w14:paraId="41031524" w14:textId="77777777" w:rsidR="00C279E2" w:rsidRDefault="00C279E2" w:rsidP="00C279E2">
      <w:pPr>
        <w:jc w:val="center"/>
        <w:rPr>
          <w:rFonts w:ascii="Times New Roman" w:hAnsi="Times New Roman"/>
        </w:rPr>
      </w:pPr>
    </w:p>
    <w:p w14:paraId="2E4EDB7F" w14:textId="77777777" w:rsidR="00C279E2" w:rsidRDefault="00C279E2" w:rsidP="00C279E2">
      <w:pPr>
        <w:jc w:val="center"/>
        <w:rPr>
          <w:rFonts w:ascii="Times New Roman" w:hAnsi="Times New Roman"/>
        </w:rPr>
      </w:pPr>
    </w:p>
    <w:p w14:paraId="224773AD" w14:textId="77777777" w:rsidR="00C279E2" w:rsidRDefault="00C279E2" w:rsidP="00C279E2">
      <w:pPr>
        <w:jc w:val="center"/>
        <w:rPr>
          <w:rFonts w:ascii="Times New Roman" w:hAnsi="Times New Roman"/>
        </w:rPr>
      </w:pPr>
    </w:p>
    <w:p w14:paraId="2A2D73D7" w14:textId="77777777" w:rsidR="00C279E2" w:rsidRDefault="00C279E2" w:rsidP="00C279E2">
      <w:pPr>
        <w:jc w:val="center"/>
        <w:rPr>
          <w:rFonts w:ascii="Times New Roman" w:hAnsi="Times New Roman"/>
        </w:rPr>
      </w:pPr>
    </w:p>
    <w:p w14:paraId="0F835C74" w14:textId="77777777"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3D7E7F4B" w14:textId="77777777" w:rsidR="00C279E2" w:rsidRPr="00C279E2" w:rsidRDefault="00C279E2" w:rsidP="00C279E2">
      <w:pPr>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55FA6A15" w14:textId="77777777" w:rsidR="00C279E2" w:rsidRDefault="00C279E2" w:rsidP="00C279E2">
      <w:pPr>
        <w:jc w:val="center"/>
        <w:rPr>
          <w:rFonts w:ascii="Times New Roman" w:hAnsi="Times New Roman"/>
        </w:rPr>
      </w:pPr>
    </w:p>
    <w:p w14:paraId="02C48D16" w14:textId="77777777" w:rsidR="00C279E2" w:rsidRDefault="00C279E2" w:rsidP="00C279E2">
      <w:pPr>
        <w:jc w:val="center"/>
        <w:rPr>
          <w:rFonts w:ascii="Times New Roman" w:hAnsi="Times New Roman"/>
        </w:rPr>
      </w:pPr>
    </w:p>
    <w:p w14:paraId="49653638" w14:textId="77777777" w:rsidR="00C279E2" w:rsidRDefault="00C279E2" w:rsidP="00C279E2">
      <w:pPr>
        <w:rPr>
          <w:rFonts w:ascii="Times New Roman" w:hAnsi="Times New Roman"/>
        </w:rPr>
      </w:pPr>
    </w:p>
    <w:p w14:paraId="4ADDE926"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3E462960" w14:textId="77777777" w:rsidR="00C279E2" w:rsidRDefault="00C279E2" w:rsidP="00C279E2">
      <w:pPr>
        <w:ind w:left="4536"/>
        <w:rPr>
          <w:rFonts w:ascii="Times New Roman" w:hAnsi="Times New Roman"/>
        </w:rPr>
      </w:pPr>
    </w:p>
    <w:p w14:paraId="24AE282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48477008" w14:textId="77777777" w:rsidR="00C279E2" w:rsidRDefault="00C279E2" w:rsidP="00C279E2">
      <w:pPr>
        <w:ind w:left="4536"/>
        <w:rPr>
          <w:rFonts w:ascii="Times New Roman" w:hAnsi="Times New Roman"/>
        </w:rPr>
      </w:pPr>
    </w:p>
    <w:p w14:paraId="77A1B327" w14:textId="10F38409" w:rsidR="00C279E2" w:rsidRDefault="00C279E2" w:rsidP="00C279E2">
      <w:pPr>
        <w:ind w:left="4536"/>
        <w:rPr>
          <w:rFonts w:ascii="Times New Roman" w:hAnsi="Times New Roman"/>
        </w:rPr>
      </w:pPr>
      <w:r>
        <w:rPr>
          <w:rFonts w:ascii="Times New Roman" w:hAnsi="Times New Roman"/>
        </w:rPr>
        <w:t>Orientador: Prof. Dr. André Luis Silva Samartini</w:t>
      </w:r>
    </w:p>
    <w:p w14:paraId="1162CD9E" w14:textId="77777777" w:rsidR="00C279E2" w:rsidRDefault="00C279E2" w:rsidP="00C279E2">
      <w:pPr>
        <w:rPr>
          <w:rFonts w:ascii="Times New Roman" w:hAnsi="Times New Roman"/>
        </w:rPr>
      </w:pPr>
    </w:p>
    <w:p w14:paraId="1676CFFD" w14:textId="77777777" w:rsidR="00C279E2" w:rsidRDefault="00C279E2" w:rsidP="00C279E2">
      <w:pPr>
        <w:rPr>
          <w:rFonts w:ascii="Times New Roman" w:hAnsi="Times New Roman"/>
        </w:rPr>
      </w:pPr>
    </w:p>
    <w:p w14:paraId="6715C91E" w14:textId="77777777" w:rsidR="00C279E2" w:rsidRDefault="00C279E2" w:rsidP="00C279E2">
      <w:pPr>
        <w:rPr>
          <w:rFonts w:ascii="Times New Roman" w:hAnsi="Times New Roman"/>
        </w:rPr>
      </w:pPr>
    </w:p>
    <w:p w14:paraId="49D1642E" w14:textId="77777777" w:rsidR="00C279E2" w:rsidRDefault="00C279E2" w:rsidP="00C279E2">
      <w:pPr>
        <w:rPr>
          <w:rFonts w:ascii="Times New Roman" w:hAnsi="Times New Roman"/>
        </w:rPr>
      </w:pPr>
    </w:p>
    <w:p w14:paraId="00FD2237" w14:textId="77777777" w:rsidR="00C279E2" w:rsidRDefault="00C279E2" w:rsidP="00C279E2">
      <w:pPr>
        <w:rPr>
          <w:rFonts w:ascii="Times New Roman" w:hAnsi="Times New Roman"/>
        </w:rPr>
      </w:pPr>
    </w:p>
    <w:p w14:paraId="0A1641DE" w14:textId="77777777" w:rsidR="00C279E2" w:rsidRDefault="00C279E2" w:rsidP="00C279E2">
      <w:pPr>
        <w:rPr>
          <w:rFonts w:ascii="Times New Roman" w:hAnsi="Times New Roman"/>
        </w:rPr>
      </w:pPr>
    </w:p>
    <w:p w14:paraId="12E9A9BC" w14:textId="77777777" w:rsidR="00C279E2" w:rsidRDefault="00C279E2" w:rsidP="00C279E2">
      <w:pPr>
        <w:rPr>
          <w:rFonts w:ascii="Times New Roman" w:hAnsi="Times New Roman"/>
        </w:rPr>
      </w:pPr>
    </w:p>
    <w:p w14:paraId="2921463C" w14:textId="77777777" w:rsidR="00C279E2" w:rsidRDefault="00C279E2" w:rsidP="00C279E2">
      <w:pPr>
        <w:rPr>
          <w:rFonts w:ascii="Times New Roman" w:hAnsi="Times New Roman"/>
        </w:rPr>
      </w:pPr>
    </w:p>
    <w:p w14:paraId="7C903F14" w14:textId="77777777" w:rsidR="00C279E2" w:rsidRDefault="00C279E2" w:rsidP="00C279E2">
      <w:pPr>
        <w:rPr>
          <w:rFonts w:ascii="Times New Roman" w:hAnsi="Times New Roman"/>
        </w:rPr>
      </w:pPr>
    </w:p>
    <w:p w14:paraId="44D0CB34" w14:textId="77777777" w:rsidR="00C279E2" w:rsidRDefault="00C279E2" w:rsidP="00C279E2">
      <w:pPr>
        <w:rPr>
          <w:rFonts w:ascii="Times New Roman" w:hAnsi="Times New Roman"/>
        </w:rPr>
      </w:pPr>
    </w:p>
    <w:p w14:paraId="19105F89" w14:textId="77777777" w:rsidR="00C279E2" w:rsidRDefault="00C279E2" w:rsidP="00C279E2">
      <w:pPr>
        <w:rPr>
          <w:rFonts w:ascii="Times New Roman" w:hAnsi="Times New Roman"/>
        </w:rPr>
      </w:pPr>
    </w:p>
    <w:p w14:paraId="242DD5DA" w14:textId="77777777" w:rsidR="00C279E2" w:rsidRDefault="00C279E2" w:rsidP="00C279E2">
      <w:pPr>
        <w:rPr>
          <w:rFonts w:ascii="Times New Roman" w:hAnsi="Times New Roman"/>
        </w:rPr>
      </w:pPr>
    </w:p>
    <w:p w14:paraId="0D71BFD3" w14:textId="77777777" w:rsidR="00C279E2" w:rsidRDefault="00C279E2" w:rsidP="00C279E2">
      <w:pPr>
        <w:rPr>
          <w:rFonts w:ascii="Times New Roman" w:hAnsi="Times New Roman"/>
        </w:rPr>
      </w:pPr>
    </w:p>
    <w:p w14:paraId="5FD8BAE5" w14:textId="77777777" w:rsidR="00C279E2" w:rsidRDefault="00C279E2" w:rsidP="00C279E2">
      <w:pPr>
        <w:rPr>
          <w:rFonts w:ascii="Times New Roman" w:hAnsi="Times New Roman"/>
        </w:rPr>
      </w:pPr>
    </w:p>
    <w:p w14:paraId="1886DAB4" w14:textId="77777777" w:rsidR="00C279E2" w:rsidRDefault="00C279E2" w:rsidP="00C279E2">
      <w:pPr>
        <w:jc w:val="center"/>
        <w:rPr>
          <w:rFonts w:ascii="Times New Roman" w:hAnsi="Times New Roman"/>
        </w:rPr>
      </w:pPr>
      <w:r>
        <w:rPr>
          <w:rFonts w:ascii="Times New Roman" w:hAnsi="Times New Roman"/>
        </w:rPr>
        <w:t>SÃO PAULO</w:t>
      </w:r>
    </w:p>
    <w:p w14:paraId="0880FA5E" w14:textId="77777777" w:rsidR="00C279E2" w:rsidRDefault="00C279E2" w:rsidP="00C279E2">
      <w:pPr>
        <w:jc w:val="center"/>
        <w:rPr>
          <w:rFonts w:ascii="Times New Roman" w:hAnsi="Times New Roman"/>
        </w:rPr>
      </w:pPr>
      <w:r>
        <w:rPr>
          <w:rFonts w:ascii="Times New Roman" w:hAnsi="Times New Roman"/>
        </w:rPr>
        <w:t>2020</w:t>
      </w:r>
      <w:r>
        <w:br w:type="page"/>
      </w:r>
    </w:p>
    <w:p w14:paraId="5711ACDB" w14:textId="77777777" w:rsidR="00C279E2" w:rsidRDefault="00C279E2" w:rsidP="00C279E2">
      <w:pPr>
        <w:jc w:val="center"/>
        <w:rPr>
          <w:rFonts w:ascii="Times New Roman" w:hAnsi="Times New Roman"/>
        </w:rPr>
      </w:pPr>
      <w:r>
        <w:rPr>
          <w:rFonts w:ascii="Times New Roman" w:hAnsi="Times New Roman"/>
        </w:rPr>
        <w:lastRenderedPageBreak/>
        <w:t>VERSO DA FOLHA DE ROSTO</w:t>
      </w:r>
    </w:p>
    <w:p w14:paraId="5C213D0D" w14:textId="77777777" w:rsidR="00C279E2" w:rsidRDefault="00C279E2" w:rsidP="00C279E2">
      <w:pPr>
        <w:rPr>
          <w:rFonts w:ascii="Times New Roman" w:hAnsi="Times New Roman"/>
        </w:rPr>
        <w:sectPr w:rsidR="00C279E2">
          <w:pgSz w:w="11906" w:h="16838"/>
          <w:pgMar w:top="1701" w:right="1134" w:bottom="1134" w:left="1701" w:header="0" w:footer="0" w:gutter="0"/>
          <w:pgNumType w:start="1"/>
          <w:cols w:space="720"/>
          <w:formProt w:val="0"/>
        </w:sectPr>
      </w:pPr>
    </w:p>
    <w:p w14:paraId="0230005B" w14:textId="3B94AD29" w:rsidR="00C279E2" w:rsidRDefault="00C279E2" w:rsidP="00C279E2">
      <w:pPr>
        <w:jc w:val="center"/>
        <w:rPr>
          <w:rFonts w:ascii="Times New Roman" w:hAnsi="Times New Roman"/>
        </w:rPr>
      </w:pPr>
      <w:r>
        <w:rPr>
          <w:rFonts w:ascii="Times New Roman" w:hAnsi="Times New Roman"/>
        </w:rPr>
        <w:lastRenderedPageBreak/>
        <w:t>GUSTAVO POHLMANN GONZAGA</w:t>
      </w:r>
    </w:p>
    <w:p w14:paraId="068A545E" w14:textId="77777777" w:rsidR="00C279E2" w:rsidRDefault="00C279E2" w:rsidP="00C279E2">
      <w:pPr>
        <w:jc w:val="center"/>
        <w:rPr>
          <w:rFonts w:ascii="Times New Roman" w:hAnsi="Times New Roman"/>
        </w:rPr>
      </w:pPr>
    </w:p>
    <w:p w14:paraId="03D33B33" w14:textId="77777777" w:rsidR="00C279E2" w:rsidRDefault="00C279E2" w:rsidP="00C279E2">
      <w:pPr>
        <w:jc w:val="center"/>
        <w:rPr>
          <w:rFonts w:ascii="Times New Roman" w:hAnsi="Times New Roman"/>
        </w:rPr>
      </w:pPr>
    </w:p>
    <w:p w14:paraId="7E25DD0C" w14:textId="77777777" w:rsidR="00C279E2" w:rsidRDefault="00C279E2" w:rsidP="002670F6">
      <w:pPr>
        <w:ind w:firstLine="0"/>
        <w:rPr>
          <w:rFonts w:ascii="Times New Roman" w:hAnsi="Times New Roman"/>
        </w:rPr>
      </w:pPr>
    </w:p>
    <w:p w14:paraId="0D9E19C3" w14:textId="77777777" w:rsidR="00C279E2" w:rsidRDefault="00C279E2" w:rsidP="00C279E2">
      <w:pPr>
        <w:jc w:val="center"/>
        <w:rPr>
          <w:rFonts w:ascii="Times New Roman" w:hAnsi="Times New Roman"/>
        </w:rPr>
      </w:pPr>
    </w:p>
    <w:p w14:paraId="054EFFD2" w14:textId="77777777" w:rsidR="00C279E2" w:rsidRDefault="00C279E2" w:rsidP="00C279E2">
      <w:pPr>
        <w:jc w:val="center"/>
        <w:rPr>
          <w:rFonts w:ascii="Times New Roman" w:hAnsi="Times New Roman"/>
        </w:rPr>
      </w:pPr>
    </w:p>
    <w:p w14:paraId="42B8D4AF" w14:textId="4EA281C9" w:rsidR="00C279E2" w:rsidRDefault="00C279E2" w:rsidP="00C279E2">
      <w:pPr>
        <w:jc w:val="center"/>
        <w:rPr>
          <w:rFonts w:ascii="Times New Roman" w:hAnsi="Times New Roman"/>
          <w:b/>
          <w:bCs/>
        </w:rPr>
      </w:pPr>
      <w:r>
        <w:rPr>
          <w:rFonts w:ascii="Times New Roman" w:hAnsi="Times New Roman"/>
          <w:b/>
          <w:bCs/>
        </w:rPr>
        <w:t xml:space="preserve">O CONSUMO DE PIRATARIA DE SÉRIES E FILMES POR </w:t>
      </w:r>
      <w:r>
        <w:rPr>
          <w:rFonts w:ascii="Times New Roman" w:hAnsi="Times New Roman"/>
          <w:b/>
          <w:bCs/>
          <w:i/>
          <w:iCs/>
        </w:rPr>
        <w:t>STREAMING</w:t>
      </w:r>
      <w:r>
        <w:rPr>
          <w:rFonts w:ascii="Times New Roman" w:hAnsi="Times New Roman"/>
          <w:b/>
          <w:bCs/>
        </w:rPr>
        <w:t>:</w:t>
      </w:r>
    </w:p>
    <w:p w14:paraId="47C41CA8" w14:textId="4513BECC" w:rsidR="00C279E2" w:rsidRPr="00C279E2" w:rsidRDefault="00C279E2" w:rsidP="002670F6">
      <w:pPr>
        <w:ind w:firstLine="708"/>
        <w:jc w:val="center"/>
        <w:rPr>
          <w:rFonts w:ascii="Times New Roman" w:hAnsi="Times New Roman"/>
        </w:rPr>
      </w:pPr>
      <w:r>
        <w:rPr>
          <w:rFonts w:ascii="Times New Roman" w:hAnsi="Times New Roman"/>
        </w:rPr>
        <w:t xml:space="preserve">um estudo misto dos comportamentos do consumidor de pirataria de séries e filmes no Brasil e o volume deste consumo comparado com meios legítimos de </w:t>
      </w:r>
      <w:r>
        <w:rPr>
          <w:rFonts w:ascii="Times New Roman" w:hAnsi="Times New Roman"/>
          <w:i/>
          <w:iCs/>
        </w:rPr>
        <w:t>streaming</w:t>
      </w:r>
      <w:r>
        <w:rPr>
          <w:rFonts w:ascii="Times New Roman" w:hAnsi="Times New Roman"/>
        </w:rPr>
        <w:t>.</w:t>
      </w:r>
    </w:p>
    <w:p w14:paraId="498C4620" w14:textId="77777777" w:rsidR="00C279E2" w:rsidRDefault="00C279E2" w:rsidP="00C279E2">
      <w:pPr>
        <w:jc w:val="center"/>
        <w:rPr>
          <w:rFonts w:ascii="Times New Roman" w:hAnsi="Times New Roman"/>
        </w:rPr>
      </w:pPr>
    </w:p>
    <w:p w14:paraId="256B2573" w14:textId="77777777" w:rsidR="00C279E2" w:rsidRDefault="00C279E2" w:rsidP="00C279E2">
      <w:pPr>
        <w:jc w:val="center"/>
        <w:rPr>
          <w:rFonts w:ascii="Times New Roman" w:hAnsi="Times New Roman"/>
        </w:rPr>
      </w:pPr>
    </w:p>
    <w:p w14:paraId="1A886EDE" w14:textId="77777777" w:rsidR="00C279E2" w:rsidRDefault="00C279E2" w:rsidP="00C279E2">
      <w:pPr>
        <w:rPr>
          <w:rFonts w:ascii="Times New Roman" w:hAnsi="Times New Roman"/>
        </w:rPr>
      </w:pPr>
    </w:p>
    <w:p w14:paraId="7F11F610" w14:textId="77777777" w:rsidR="00C279E2" w:rsidRDefault="00C279E2" w:rsidP="00C279E2">
      <w:pPr>
        <w:ind w:left="4536"/>
        <w:rPr>
          <w:rFonts w:ascii="Times New Roman" w:hAnsi="Times New Roman"/>
        </w:rPr>
      </w:pPr>
      <w:r>
        <w:rPr>
          <w:rFonts w:ascii="Times New Roman" w:hAnsi="Times New Roman"/>
        </w:rPr>
        <w:t>Dissertação apresentada à Escola de Administração de Empresas de São Paulo da Fundação Getulio Vargas, como requisito para obtenção de título de Bacharel em Administração de Empresas.</w:t>
      </w:r>
    </w:p>
    <w:p w14:paraId="6F19C596" w14:textId="77777777" w:rsidR="00C279E2" w:rsidRDefault="00C279E2" w:rsidP="00C279E2">
      <w:pPr>
        <w:ind w:left="4536"/>
        <w:rPr>
          <w:rFonts w:ascii="Times New Roman" w:hAnsi="Times New Roman"/>
        </w:rPr>
      </w:pPr>
    </w:p>
    <w:p w14:paraId="4ABDFC69" w14:textId="77777777" w:rsidR="00C279E2" w:rsidRDefault="00C279E2" w:rsidP="00C279E2">
      <w:pPr>
        <w:ind w:left="4536"/>
        <w:rPr>
          <w:rFonts w:ascii="Times New Roman" w:hAnsi="Times New Roman"/>
        </w:rPr>
      </w:pPr>
      <w:r>
        <w:rPr>
          <w:rFonts w:ascii="Times New Roman" w:hAnsi="Times New Roman"/>
        </w:rPr>
        <w:t>Campo de conhecimento: Administração em Marketing</w:t>
      </w:r>
    </w:p>
    <w:p w14:paraId="758917CA" w14:textId="77777777" w:rsidR="00C279E2" w:rsidRDefault="00C279E2" w:rsidP="00C279E2">
      <w:pPr>
        <w:ind w:left="4536"/>
        <w:rPr>
          <w:rFonts w:ascii="Times New Roman" w:hAnsi="Times New Roman"/>
        </w:rPr>
      </w:pPr>
    </w:p>
    <w:p w14:paraId="2762A3CF" w14:textId="77777777" w:rsidR="00C279E2" w:rsidRDefault="00C279E2" w:rsidP="00C279E2">
      <w:pPr>
        <w:ind w:left="4536"/>
        <w:rPr>
          <w:rFonts w:ascii="Times New Roman" w:hAnsi="Times New Roman"/>
          <w:b/>
          <w:bCs/>
        </w:rPr>
      </w:pPr>
      <w:r>
        <w:rPr>
          <w:rFonts w:ascii="Times New Roman" w:hAnsi="Times New Roman"/>
          <w:b/>
          <w:bCs/>
        </w:rPr>
        <w:t>Data de Aprovação:</w:t>
      </w:r>
    </w:p>
    <w:p w14:paraId="0E3306C2" w14:textId="77777777" w:rsidR="00C279E2" w:rsidRDefault="00C279E2" w:rsidP="00C279E2">
      <w:pPr>
        <w:ind w:left="4536"/>
        <w:rPr>
          <w:rFonts w:ascii="Times New Roman" w:hAnsi="Times New Roman"/>
          <w:b/>
          <w:bCs/>
        </w:rPr>
      </w:pPr>
      <w:r>
        <w:rPr>
          <w:rFonts w:ascii="Times New Roman" w:hAnsi="Times New Roman"/>
          <w:b/>
          <w:bCs/>
        </w:rPr>
        <w:t>__/__/____</w:t>
      </w:r>
    </w:p>
    <w:p w14:paraId="5696E9B0" w14:textId="77777777" w:rsidR="00C279E2" w:rsidRDefault="00C279E2" w:rsidP="00C279E2">
      <w:pPr>
        <w:ind w:left="4536"/>
        <w:rPr>
          <w:rFonts w:ascii="Times New Roman" w:hAnsi="Times New Roman"/>
          <w:b/>
          <w:bCs/>
        </w:rPr>
      </w:pPr>
    </w:p>
    <w:p w14:paraId="768FDB07" w14:textId="77777777" w:rsidR="00C279E2" w:rsidRDefault="00C279E2" w:rsidP="00C279E2">
      <w:pPr>
        <w:ind w:left="4536"/>
        <w:rPr>
          <w:rFonts w:ascii="Times New Roman" w:hAnsi="Times New Roman"/>
          <w:b/>
          <w:bCs/>
        </w:rPr>
      </w:pPr>
      <w:r>
        <w:rPr>
          <w:rFonts w:ascii="Times New Roman" w:hAnsi="Times New Roman"/>
          <w:b/>
          <w:bCs/>
        </w:rPr>
        <w:t>Banca Examinadora:</w:t>
      </w:r>
    </w:p>
    <w:p w14:paraId="07D2906F" w14:textId="77777777" w:rsidR="00C279E2" w:rsidRDefault="00C279E2" w:rsidP="00C279E2">
      <w:pPr>
        <w:ind w:left="4536"/>
        <w:rPr>
          <w:rFonts w:ascii="Times New Roman" w:hAnsi="Times New Roman"/>
          <w:b/>
          <w:bCs/>
        </w:rPr>
      </w:pPr>
    </w:p>
    <w:p w14:paraId="33FBB396" w14:textId="339E2271" w:rsidR="00C279E2" w:rsidRDefault="00C279E2" w:rsidP="00C279E2">
      <w:pPr>
        <w:ind w:left="4536"/>
        <w:rPr>
          <w:rFonts w:ascii="Times New Roman" w:hAnsi="Times New Roman"/>
          <w:lang w:val="en-US"/>
        </w:rPr>
      </w:pPr>
      <w:r>
        <w:rPr>
          <w:rFonts w:ascii="Times New Roman" w:hAnsi="Times New Roman"/>
          <w:lang w:val="en-US"/>
        </w:rPr>
        <w:t>_______________________________</w:t>
      </w:r>
    </w:p>
    <w:p w14:paraId="5A256359" w14:textId="65BD098E" w:rsidR="00C279E2" w:rsidRPr="00C279E2" w:rsidRDefault="00C279E2" w:rsidP="00C279E2">
      <w:pPr>
        <w:ind w:left="4536"/>
        <w:rPr>
          <w:rFonts w:ascii="Times New Roman" w:hAnsi="Times New Roman"/>
        </w:rPr>
      </w:pPr>
      <w:r w:rsidRPr="00C279E2">
        <w:rPr>
          <w:rFonts w:ascii="Times New Roman" w:hAnsi="Times New Roman"/>
        </w:rPr>
        <w:t>Prof. Dr. André Luis Silva Samartini (Orientador)</w:t>
      </w:r>
    </w:p>
    <w:p w14:paraId="67612FB6" w14:textId="77777777" w:rsidR="00C279E2" w:rsidRDefault="00C279E2" w:rsidP="00C279E2">
      <w:pPr>
        <w:ind w:left="4536"/>
        <w:rPr>
          <w:rFonts w:ascii="Times New Roman" w:hAnsi="Times New Roman"/>
          <w:lang w:val="en-US"/>
        </w:rPr>
      </w:pPr>
      <w:r>
        <w:rPr>
          <w:rFonts w:ascii="Times New Roman" w:hAnsi="Times New Roman"/>
          <w:lang w:val="en-US"/>
        </w:rPr>
        <w:t>FGV-EAESP</w:t>
      </w:r>
    </w:p>
    <w:p w14:paraId="167045EA" w14:textId="77777777" w:rsidR="00C279E2" w:rsidRDefault="00C279E2" w:rsidP="00C279E2">
      <w:pPr>
        <w:ind w:left="4536"/>
        <w:rPr>
          <w:rFonts w:ascii="Times New Roman" w:hAnsi="Times New Roman"/>
          <w:lang w:val="en-US"/>
        </w:rPr>
      </w:pPr>
    </w:p>
    <w:p w14:paraId="6C36F1F4" w14:textId="393DA913" w:rsidR="00C279E2" w:rsidRDefault="00C279E2" w:rsidP="00C279E2">
      <w:pPr>
        <w:ind w:left="4536"/>
        <w:rPr>
          <w:rFonts w:ascii="Times New Roman" w:hAnsi="Times New Roman"/>
          <w:lang w:val="en-US"/>
        </w:rPr>
      </w:pPr>
      <w:r>
        <w:rPr>
          <w:rFonts w:ascii="Times New Roman" w:hAnsi="Times New Roman"/>
          <w:lang w:val="en-US"/>
        </w:rPr>
        <w:t>_______________________________</w:t>
      </w:r>
    </w:p>
    <w:p w14:paraId="12ED1694" w14:textId="008CF313" w:rsidR="00C279E2" w:rsidRPr="002670F6" w:rsidRDefault="00C279E2" w:rsidP="00C279E2">
      <w:pPr>
        <w:ind w:left="4536"/>
        <w:rPr>
          <w:rFonts w:ascii="Times New Roman" w:hAnsi="Times New Roman"/>
        </w:rPr>
      </w:pPr>
      <w:r w:rsidRPr="002670F6">
        <w:rPr>
          <w:rFonts w:ascii="Times New Roman" w:hAnsi="Times New Roman"/>
        </w:rPr>
        <w:t>Prof. Dr. Gustavo</w:t>
      </w:r>
      <w:r w:rsidR="002670F6" w:rsidRPr="002670F6">
        <w:rPr>
          <w:rFonts w:ascii="Times New Roman" w:hAnsi="Times New Roman"/>
        </w:rPr>
        <w:t xml:space="preserve"> Correa</w:t>
      </w:r>
      <w:r w:rsidRPr="002670F6">
        <w:rPr>
          <w:rFonts w:ascii="Times New Roman" w:hAnsi="Times New Roman"/>
        </w:rPr>
        <w:t xml:space="preserve"> Mirapalheta</w:t>
      </w:r>
    </w:p>
    <w:p w14:paraId="2C87E5D6" w14:textId="77777777" w:rsidR="00C279E2" w:rsidRDefault="00C279E2" w:rsidP="00C279E2">
      <w:pPr>
        <w:ind w:left="4536"/>
        <w:rPr>
          <w:rFonts w:ascii="Times New Roman" w:hAnsi="Times New Roman"/>
          <w:lang w:val="en-US"/>
        </w:rPr>
      </w:pPr>
      <w:r>
        <w:rPr>
          <w:rFonts w:ascii="Times New Roman" w:hAnsi="Times New Roman"/>
          <w:lang w:val="en-US"/>
        </w:rPr>
        <w:t>FGV-EAESP</w:t>
      </w:r>
    </w:p>
    <w:p w14:paraId="748913D0" w14:textId="77777777" w:rsidR="00C279E2" w:rsidRDefault="00C279E2" w:rsidP="00C279E2">
      <w:pPr>
        <w:ind w:left="4536"/>
        <w:rPr>
          <w:rFonts w:ascii="Times New Roman" w:hAnsi="Times New Roman"/>
          <w:lang w:val="en-US"/>
        </w:rPr>
      </w:pPr>
    </w:p>
    <w:p w14:paraId="44206AA8" w14:textId="4AC5F711" w:rsidR="00C279E2" w:rsidRDefault="00C279E2" w:rsidP="00C279E2">
      <w:pPr>
        <w:ind w:left="4536"/>
        <w:rPr>
          <w:rFonts w:ascii="Times New Roman" w:hAnsi="Times New Roman"/>
          <w:lang w:val="en-US"/>
        </w:rPr>
      </w:pPr>
      <w:r>
        <w:rPr>
          <w:lang w:val="en-US"/>
        </w:rPr>
        <w:br w:type="page"/>
      </w:r>
    </w:p>
    <w:p w14:paraId="3D9E2E58" w14:textId="48BDC698" w:rsidR="002670F6" w:rsidRDefault="00C279E2" w:rsidP="00C279E2">
      <w:pPr>
        <w:jc w:val="center"/>
        <w:rPr>
          <w:rFonts w:ascii="Times New Roman" w:hAnsi="Times New Roman"/>
          <w:b/>
          <w:bCs/>
        </w:rPr>
      </w:pPr>
      <w:r>
        <w:rPr>
          <w:rFonts w:ascii="Times New Roman" w:hAnsi="Times New Roman"/>
          <w:b/>
          <w:bCs/>
        </w:rPr>
        <w:lastRenderedPageBreak/>
        <w:t>AGRADECIMENTOS</w:t>
      </w:r>
    </w:p>
    <w:p w14:paraId="3378A157" w14:textId="5DEA23A7" w:rsidR="002670F6" w:rsidRPr="002670F6" w:rsidRDefault="002670F6" w:rsidP="002670F6">
      <w:pPr>
        <w:jc w:val="right"/>
      </w:pPr>
      <w:r>
        <w:rPr>
          <w:rFonts w:ascii="Times New Roman" w:hAnsi="Times New Roman"/>
        </w:rPr>
        <w:t>Gostaria de agradecer</w:t>
      </w:r>
    </w:p>
    <w:p w14:paraId="50B90CD1" w14:textId="79017A4D" w:rsidR="002670F6" w:rsidRDefault="002670F6" w:rsidP="002670F6">
      <w:pPr>
        <w:spacing w:after="160" w:line="259" w:lineRule="auto"/>
        <w:ind w:firstLine="0"/>
        <w:jc w:val="right"/>
      </w:pPr>
      <w:r>
        <w:br w:type="page"/>
      </w:r>
    </w:p>
    <w:p w14:paraId="201E9319" w14:textId="7864B7CA" w:rsidR="00C279E2" w:rsidRDefault="00C279E2" w:rsidP="00C279E2">
      <w:pPr>
        <w:jc w:val="center"/>
        <w:rPr>
          <w:rFonts w:ascii="Times New Roman" w:hAnsi="Times New Roman"/>
          <w:b/>
          <w:bCs/>
        </w:rPr>
      </w:pPr>
      <w:r>
        <w:rPr>
          <w:rFonts w:ascii="Times New Roman" w:hAnsi="Times New Roman"/>
          <w:b/>
          <w:bCs/>
        </w:rPr>
        <w:lastRenderedPageBreak/>
        <w:t>RESUMO</w:t>
      </w:r>
      <w:r>
        <w:br w:type="page"/>
      </w:r>
    </w:p>
    <w:p w14:paraId="4FFDE818" w14:textId="77777777" w:rsidR="00C279E2" w:rsidRDefault="00C279E2" w:rsidP="00C279E2">
      <w:pPr>
        <w:jc w:val="center"/>
        <w:rPr>
          <w:rFonts w:ascii="Times New Roman" w:hAnsi="Times New Roman"/>
          <w:b/>
          <w:bCs/>
        </w:rPr>
      </w:pPr>
      <w:r>
        <w:rPr>
          <w:rFonts w:ascii="Times New Roman" w:hAnsi="Times New Roman"/>
          <w:b/>
          <w:bCs/>
        </w:rPr>
        <w:lastRenderedPageBreak/>
        <w:t>ABSTRACT</w:t>
      </w:r>
    </w:p>
    <w:p w14:paraId="136BB1EE" w14:textId="67F788B9" w:rsidR="00B415E6" w:rsidRPr="00B415E6" w:rsidRDefault="00B415E6">
      <w:pPr>
        <w:spacing w:after="160" w:line="259" w:lineRule="auto"/>
        <w:rPr>
          <w:rFonts w:cs="Arial"/>
        </w:rPr>
      </w:pPr>
      <w:r w:rsidRPr="00B415E6">
        <w:rPr>
          <w:rFonts w:cs="Arial"/>
        </w:rPr>
        <w:br w:type="page"/>
      </w:r>
    </w:p>
    <w:sdt>
      <w:sdtPr>
        <w:id w:val="-1420012260"/>
        <w:docPartObj>
          <w:docPartGallery w:val="Table of Contents"/>
          <w:docPartUnique/>
        </w:docPartObj>
      </w:sdtPr>
      <w:sdtEndPr>
        <w:rPr>
          <w:rFonts w:eastAsiaTheme="minorHAnsi" w:cs="Arial"/>
          <w:bCs/>
          <w:noProof/>
          <w:szCs w:val="24"/>
          <w:lang w:val="pt-BR"/>
        </w:rPr>
      </w:sdtEndPr>
      <w:sdtContent>
        <w:p w14:paraId="2595B4D4" w14:textId="22A3EF0D" w:rsidR="00B415E6" w:rsidRDefault="00B415E6">
          <w:pPr>
            <w:pStyle w:val="TOCHeading"/>
          </w:pPr>
          <w:r>
            <w:t>SUMÁRIO</w:t>
          </w:r>
        </w:p>
        <w:p w14:paraId="0E083A62" w14:textId="77777777" w:rsidR="00B415E6" w:rsidRPr="00B415E6" w:rsidRDefault="00B415E6" w:rsidP="00B415E6">
          <w:pPr>
            <w:rPr>
              <w:lang w:val="en-US"/>
            </w:rPr>
          </w:pPr>
        </w:p>
        <w:p w14:paraId="64C0378F" w14:textId="4E27E011" w:rsidR="0008706B" w:rsidRDefault="00B415E6">
          <w:pPr>
            <w:pStyle w:val="TOC1"/>
            <w:tabs>
              <w:tab w:val="left" w:pos="1320"/>
              <w:tab w:val="right" w:leader="dot" w:pos="9061"/>
            </w:tabs>
            <w:rPr>
              <w:rFonts w:asciiTheme="minorHAnsi" w:hAnsiTheme="minorHAnsi" w:cstheme="minorBidi"/>
              <w:noProof/>
              <w:lang w:val="pt-BR" w:eastAsia="pt-BR"/>
            </w:rPr>
          </w:pPr>
          <w:r w:rsidRPr="00B415E6">
            <w:rPr>
              <w:rFonts w:cs="Arial"/>
              <w:sz w:val="24"/>
              <w:szCs w:val="24"/>
            </w:rPr>
            <w:fldChar w:fldCharType="begin"/>
          </w:r>
          <w:r w:rsidRPr="00B415E6">
            <w:rPr>
              <w:rFonts w:cs="Arial"/>
              <w:sz w:val="24"/>
              <w:szCs w:val="24"/>
            </w:rPr>
            <w:instrText xml:space="preserve"> TOC \o "1-3" \h \z \u </w:instrText>
          </w:r>
          <w:r w:rsidRPr="00B415E6">
            <w:rPr>
              <w:rFonts w:cs="Arial"/>
              <w:sz w:val="24"/>
              <w:szCs w:val="24"/>
            </w:rPr>
            <w:fldChar w:fldCharType="separate"/>
          </w:r>
          <w:hyperlink w:anchor="_Toc56717382" w:history="1">
            <w:r w:rsidR="0008706B" w:rsidRPr="00966E86">
              <w:rPr>
                <w:rStyle w:val="Hyperlink"/>
                <w:bCs/>
                <w:noProof/>
              </w:rPr>
              <w:t>1.</w:t>
            </w:r>
            <w:r w:rsidR="0008706B">
              <w:rPr>
                <w:rFonts w:asciiTheme="minorHAnsi" w:hAnsiTheme="minorHAnsi" w:cstheme="minorBidi"/>
                <w:noProof/>
                <w:lang w:val="pt-BR" w:eastAsia="pt-BR"/>
              </w:rPr>
              <w:tab/>
            </w:r>
            <w:r w:rsidR="0008706B" w:rsidRPr="00966E86">
              <w:rPr>
                <w:rStyle w:val="Hyperlink"/>
                <w:bCs/>
                <w:noProof/>
              </w:rPr>
              <w:t>INTRODUÇÃO</w:t>
            </w:r>
            <w:r w:rsidR="0008706B">
              <w:rPr>
                <w:noProof/>
                <w:webHidden/>
              </w:rPr>
              <w:tab/>
            </w:r>
            <w:r w:rsidR="0008706B">
              <w:rPr>
                <w:noProof/>
                <w:webHidden/>
              </w:rPr>
              <w:fldChar w:fldCharType="begin"/>
            </w:r>
            <w:r w:rsidR="0008706B">
              <w:rPr>
                <w:noProof/>
                <w:webHidden/>
              </w:rPr>
              <w:instrText xml:space="preserve"> PAGEREF _Toc56717382 \h </w:instrText>
            </w:r>
            <w:r w:rsidR="0008706B">
              <w:rPr>
                <w:noProof/>
                <w:webHidden/>
              </w:rPr>
            </w:r>
            <w:r w:rsidR="0008706B">
              <w:rPr>
                <w:noProof/>
                <w:webHidden/>
              </w:rPr>
              <w:fldChar w:fldCharType="separate"/>
            </w:r>
            <w:r w:rsidR="0008706B">
              <w:rPr>
                <w:noProof/>
                <w:webHidden/>
              </w:rPr>
              <w:t>10</w:t>
            </w:r>
            <w:r w:rsidR="0008706B">
              <w:rPr>
                <w:noProof/>
                <w:webHidden/>
              </w:rPr>
              <w:fldChar w:fldCharType="end"/>
            </w:r>
          </w:hyperlink>
        </w:p>
        <w:p w14:paraId="3D2061BC" w14:textId="6D40C635" w:rsidR="0008706B" w:rsidRDefault="0008706B">
          <w:pPr>
            <w:pStyle w:val="TOC2"/>
            <w:tabs>
              <w:tab w:val="right" w:leader="dot" w:pos="9061"/>
            </w:tabs>
            <w:rPr>
              <w:rFonts w:asciiTheme="minorHAnsi" w:hAnsiTheme="minorHAnsi" w:cstheme="minorBidi"/>
              <w:noProof/>
              <w:lang w:val="pt-BR" w:eastAsia="pt-BR"/>
            </w:rPr>
          </w:pPr>
          <w:hyperlink w:anchor="_Toc56717383" w:history="1">
            <w:r w:rsidRPr="00966E86">
              <w:rPr>
                <w:rStyle w:val="Hyperlink"/>
                <w:noProof/>
              </w:rPr>
              <w:t>1.1 Motivação</w:t>
            </w:r>
            <w:r>
              <w:rPr>
                <w:noProof/>
                <w:webHidden/>
              </w:rPr>
              <w:tab/>
            </w:r>
            <w:r>
              <w:rPr>
                <w:noProof/>
                <w:webHidden/>
              </w:rPr>
              <w:fldChar w:fldCharType="begin"/>
            </w:r>
            <w:r>
              <w:rPr>
                <w:noProof/>
                <w:webHidden/>
              </w:rPr>
              <w:instrText xml:space="preserve"> PAGEREF _Toc56717383 \h </w:instrText>
            </w:r>
            <w:r>
              <w:rPr>
                <w:noProof/>
                <w:webHidden/>
              </w:rPr>
            </w:r>
            <w:r>
              <w:rPr>
                <w:noProof/>
                <w:webHidden/>
              </w:rPr>
              <w:fldChar w:fldCharType="separate"/>
            </w:r>
            <w:r>
              <w:rPr>
                <w:noProof/>
                <w:webHidden/>
              </w:rPr>
              <w:t>10</w:t>
            </w:r>
            <w:r>
              <w:rPr>
                <w:noProof/>
                <w:webHidden/>
              </w:rPr>
              <w:fldChar w:fldCharType="end"/>
            </w:r>
          </w:hyperlink>
        </w:p>
        <w:p w14:paraId="1E523BA5" w14:textId="2C48382F" w:rsidR="0008706B" w:rsidRDefault="0008706B">
          <w:pPr>
            <w:pStyle w:val="TOC2"/>
            <w:tabs>
              <w:tab w:val="right" w:leader="dot" w:pos="9061"/>
            </w:tabs>
            <w:rPr>
              <w:rFonts w:asciiTheme="minorHAnsi" w:hAnsiTheme="minorHAnsi" w:cstheme="minorBidi"/>
              <w:noProof/>
              <w:lang w:val="pt-BR" w:eastAsia="pt-BR"/>
            </w:rPr>
          </w:pPr>
          <w:hyperlink w:anchor="_Toc56717384" w:history="1">
            <w:r w:rsidRPr="00966E86">
              <w:rPr>
                <w:rStyle w:val="Hyperlink"/>
                <w:noProof/>
              </w:rPr>
              <w:t>1.2 Objetivos</w:t>
            </w:r>
            <w:r>
              <w:rPr>
                <w:noProof/>
                <w:webHidden/>
              </w:rPr>
              <w:tab/>
            </w:r>
            <w:r>
              <w:rPr>
                <w:noProof/>
                <w:webHidden/>
              </w:rPr>
              <w:fldChar w:fldCharType="begin"/>
            </w:r>
            <w:r>
              <w:rPr>
                <w:noProof/>
                <w:webHidden/>
              </w:rPr>
              <w:instrText xml:space="preserve"> PAGEREF _Toc56717384 \h </w:instrText>
            </w:r>
            <w:r>
              <w:rPr>
                <w:noProof/>
                <w:webHidden/>
              </w:rPr>
            </w:r>
            <w:r>
              <w:rPr>
                <w:noProof/>
                <w:webHidden/>
              </w:rPr>
              <w:fldChar w:fldCharType="separate"/>
            </w:r>
            <w:r>
              <w:rPr>
                <w:noProof/>
                <w:webHidden/>
              </w:rPr>
              <w:t>11</w:t>
            </w:r>
            <w:r>
              <w:rPr>
                <w:noProof/>
                <w:webHidden/>
              </w:rPr>
              <w:fldChar w:fldCharType="end"/>
            </w:r>
          </w:hyperlink>
        </w:p>
        <w:p w14:paraId="53C6F452" w14:textId="57F2A7E7" w:rsidR="0008706B" w:rsidRDefault="0008706B">
          <w:pPr>
            <w:pStyle w:val="TOC1"/>
            <w:tabs>
              <w:tab w:val="left" w:pos="1320"/>
              <w:tab w:val="right" w:leader="dot" w:pos="9061"/>
            </w:tabs>
            <w:rPr>
              <w:rFonts w:asciiTheme="minorHAnsi" w:hAnsiTheme="minorHAnsi" w:cstheme="minorBidi"/>
              <w:noProof/>
              <w:lang w:val="pt-BR" w:eastAsia="pt-BR"/>
            </w:rPr>
          </w:pPr>
          <w:hyperlink w:anchor="_Toc56717385" w:history="1">
            <w:r w:rsidRPr="00966E86">
              <w:rPr>
                <w:rStyle w:val="Hyperlink"/>
                <w:bCs/>
                <w:noProof/>
              </w:rPr>
              <w:t>2.</w:t>
            </w:r>
            <w:r>
              <w:rPr>
                <w:rFonts w:asciiTheme="minorHAnsi" w:hAnsiTheme="minorHAnsi" w:cstheme="minorBidi"/>
                <w:noProof/>
                <w:lang w:val="pt-BR" w:eastAsia="pt-BR"/>
              </w:rPr>
              <w:tab/>
            </w:r>
            <w:r w:rsidRPr="00966E86">
              <w:rPr>
                <w:rStyle w:val="Hyperlink"/>
                <w:noProof/>
              </w:rPr>
              <w:t>REFERENCIAL TEÓRICO</w:t>
            </w:r>
            <w:r>
              <w:rPr>
                <w:noProof/>
                <w:webHidden/>
              </w:rPr>
              <w:tab/>
            </w:r>
            <w:r>
              <w:rPr>
                <w:noProof/>
                <w:webHidden/>
              </w:rPr>
              <w:fldChar w:fldCharType="begin"/>
            </w:r>
            <w:r>
              <w:rPr>
                <w:noProof/>
                <w:webHidden/>
              </w:rPr>
              <w:instrText xml:space="preserve"> PAGEREF _Toc56717385 \h </w:instrText>
            </w:r>
            <w:r>
              <w:rPr>
                <w:noProof/>
                <w:webHidden/>
              </w:rPr>
            </w:r>
            <w:r>
              <w:rPr>
                <w:noProof/>
                <w:webHidden/>
              </w:rPr>
              <w:fldChar w:fldCharType="separate"/>
            </w:r>
            <w:r>
              <w:rPr>
                <w:noProof/>
                <w:webHidden/>
              </w:rPr>
              <w:t>12</w:t>
            </w:r>
            <w:r>
              <w:rPr>
                <w:noProof/>
                <w:webHidden/>
              </w:rPr>
              <w:fldChar w:fldCharType="end"/>
            </w:r>
          </w:hyperlink>
        </w:p>
        <w:p w14:paraId="1297BD4B" w14:textId="1BDE5FDB" w:rsidR="0008706B" w:rsidRDefault="0008706B">
          <w:pPr>
            <w:pStyle w:val="TOC2"/>
            <w:tabs>
              <w:tab w:val="right" w:leader="dot" w:pos="9061"/>
            </w:tabs>
            <w:rPr>
              <w:rFonts w:asciiTheme="minorHAnsi" w:hAnsiTheme="minorHAnsi" w:cstheme="minorBidi"/>
              <w:noProof/>
              <w:lang w:val="pt-BR" w:eastAsia="pt-BR"/>
            </w:rPr>
          </w:pPr>
          <w:hyperlink w:anchor="_Toc56717386" w:history="1">
            <w:r w:rsidRPr="00966E86">
              <w:rPr>
                <w:rStyle w:val="Hyperlink"/>
                <w:noProof/>
              </w:rPr>
              <w:t>2.1 O processo de compra</w:t>
            </w:r>
            <w:r>
              <w:rPr>
                <w:noProof/>
                <w:webHidden/>
              </w:rPr>
              <w:tab/>
            </w:r>
            <w:r>
              <w:rPr>
                <w:noProof/>
                <w:webHidden/>
              </w:rPr>
              <w:fldChar w:fldCharType="begin"/>
            </w:r>
            <w:r>
              <w:rPr>
                <w:noProof/>
                <w:webHidden/>
              </w:rPr>
              <w:instrText xml:space="preserve"> PAGEREF _Toc56717386 \h </w:instrText>
            </w:r>
            <w:r>
              <w:rPr>
                <w:noProof/>
                <w:webHidden/>
              </w:rPr>
            </w:r>
            <w:r>
              <w:rPr>
                <w:noProof/>
                <w:webHidden/>
              </w:rPr>
              <w:fldChar w:fldCharType="separate"/>
            </w:r>
            <w:r>
              <w:rPr>
                <w:noProof/>
                <w:webHidden/>
              </w:rPr>
              <w:t>12</w:t>
            </w:r>
            <w:r>
              <w:rPr>
                <w:noProof/>
                <w:webHidden/>
              </w:rPr>
              <w:fldChar w:fldCharType="end"/>
            </w:r>
          </w:hyperlink>
        </w:p>
        <w:p w14:paraId="62458F01" w14:textId="1EF09D74" w:rsidR="0008706B" w:rsidRDefault="0008706B">
          <w:pPr>
            <w:pStyle w:val="TOC2"/>
            <w:tabs>
              <w:tab w:val="right" w:leader="dot" w:pos="9061"/>
            </w:tabs>
            <w:rPr>
              <w:rFonts w:asciiTheme="minorHAnsi" w:hAnsiTheme="minorHAnsi" w:cstheme="minorBidi"/>
              <w:noProof/>
              <w:lang w:val="pt-BR" w:eastAsia="pt-BR"/>
            </w:rPr>
          </w:pPr>
          <w:hyperlink w:anchor="_Toc56717387" w:history="1">
            <w:r w:rsidRPr="00966E86">
              <w:rPr>
                <w:rStyle w:val="Hyperlink"/>
                <w:noProof/>
              </w:rPr>
              <w:t xml:space="preserve">2.2 A tecnologia de </w:t>
            </w:r>
            <w:r w:rsidRPr="00966E86">
              <w:rPr>
                <w:rStyle w:val="Hyperlink"/>
                <w:i/>
                <w:iCs/>
                <w:noProof/>
              </w:rPr>
              <w:t>Streaming</w:t>
            </w:r>
            <w:r>
              <w:rPr>
                <w:noProof/>
                <w:webHidden/>
              </w:rPr>
              <w:tab/>
            </w:r>
            <w:r>
              <w:rPr>
                <w:noProof/>
                <w:webHidden/>
              </w:rPr>
              <w:fldChar w:fldCharType="begin"/>
            </w:r>
            <w:r>
              <w:rPr>
                <w:noProof/>
                <w:webHidden/>
              </w:rPr>
              <w:instrText xml:space="preserve"> PAGEREF _Toc56717387 \h </w:instrText>
            </w:r>
            <w:r>
              <w:rPr>
                <w:noProof/>
                <w:webHidden/>
              </w:rPr>
            </w:r>
            <w:r>
              <w:rPr>
                <w:noProof/>
                <w:webHidden/>
              </w:rPr>
              <w:fldChar w:fldCharType="separate"/>
            </w:r>
            <w:r>
              <w:rPr>
                <w:noProof/>
                <w:webHidden/>
              </w:rPr>
              <w:t>13</w:t>
            </w:r>
            <w:r>
              <w:rPr>
                <w:noProof/>
                <w:webHidden/>
              </w:rPr>
              <w:fldChar w:fldCharType="end"/>
            </w:r>
          </w:hyperlink>
        </w:p>
        <w:p w14:paraId="218C1260" w14:textId="3F87E036" w:rsidR="0008706B" w:rsidRDefault="0008706B">
          <w:pPr>
            <w:pStyle w:val="TOC2"/>
            <w:tabs>
              <w:tab w:val="right" w:leader="dot" w:pos="9061"/>
            </w:tabs>
            <w:rPr>
              <w:rFonts w:asciiTheme="minorHAnsi" w:hAnsiTheme="minorHAnsi" w:cstheme="minorBidi"/>
              <w:noProof/>
              <w:lang w:val="pt-BR" w:eastAsia="pt-BR"/>
            </w:rPr>
          </w:pPr>
          <w:hyperlink w:anchor="_Toc56717388" w:history="1">
            <w:r w:rsidRPr="00966E86">
              <w:rPr>
                <w:rStyle w:val="Hyperlink"/>
                <w:noProof/>
              </w:rPr>
              <w:t>2.3 Pirataria</w:t>
            </w:r>
            <w:r>
              <w:rPr>
                <w:noProof/>
                <w:webHidden/>
              </w:rPr>
              <w:tab/>
            </w:r>
            <w:r>
              <w:rPr>
                <w:noProof/>
                <w:webHidden/>
              </w:rPr>
              <w:fldChar w:fldCharType="begin"/>
            </w:r>
            <w:r>
              <w:rPr>
                <w:noProof/>
                <w:webHidden/>
              </w:rPr>
              <w:instrText xml:space="preserve"> PAGEREF _Toc56717388 \h </w:instrText>
            </w:r>
            <w:r>
              <w:rPr>
                <w:noProof/>
                <w:webHidden/>
              </w:rPr>
            </w:r>
            <w:r>
              <w:rPr>
                <w:noProof/>
                <w:webHidden/>
              </w:rPr>
              <w:fldChar w:fldCharType="separate"/>
            </w:r>
            <w:r>
              <w:rPr>
                <w:noProof/>
                <w:webHidden/>
              </w:rPr>
              <w:t>13</w:t>
            </w:r>
            <w:r>
              <w:rPr>
                <w:noProof/>
                <w:webHidden/>
              </w:rPr>
              <w:fldChar w:fldCharType="end"/>
            </w:r>
          </w:hyperlink>
        </w:p>
        <w:p w14:paraId="15A9ADC4" w14:textId="16F4992F" w:rsidR="0008706B" w:rsidRDefault="0008706B">
          <w:pPr>
            <w:pStyle w:val="TOC1"/>
            <w:tabs>
              <w:tab w:val="left" w:pos="1100"/>
              <w:tab w:val="right" w:leader="dot" w:pos="9061"/>
            </w:tabs>
            <w:rPr>
              <w:rFonts w:asciiTheme="minorHAnsi" w:hAnsiTheme="minorHAnsi" w:cstheme="minorBidi"/>
              <w:noProof/>
              <w:lang w:val="pt-BR" w:eastAsia="pt-BR"/>
            </w:rPr>
          </w:pPr>
          <w:hyperlink w:anchor="_Toc56717389" w:history="1">
            <w:r w:rsidRPr="00966E86">
              <w:rPr>
                <w:rStyle w:val="Hyperlink"/>
                <w:noProof/>
              </w:rPr>
              <w:t>3</w:t>
            </w:r>
            <w:r>
              <w:rPr>
                <w:rFonts w:asciiTheme="minorHAnsi" w:hAnsiTheme="minorHAnsi" w:cstheme="minorBidi"/>
                <w:noProof/>
                <w:lang w:val="pt-BR" w:eastAsia="pt-BR"/>
              </w:rPr>
              <w:tab/>
            </w:r>
            <w:r w:rsidRPr="00966E86">
              <w:rPr>
                <w:rStyle w:val="Hyperlink"/>
                <w:noProof/>
              </w:rPr>
              <w:t>METODOLOGIA</w:t>
            </w:r>
            <w:r>
              <w:rPr>
                <w:noProof/>
                <w:webHidden/>
              </w:rPr>
              <w:tab/>
            </w:r>
            <w:r>
              <w:rPr>
                <w:noProof/>
                <w:webHidden/>
              </w:rPr>
              <w:fldChar w:fldCharType="begin"/>
            </w:r>
            <w:r>
              <w:rPr>
                <w:noProof/>
                <w:webHidden/>
              </w:rPr>
              <w:instrText xml:space="preserve"> PAGEREF _Toc56717389 \h </w:instrText>
            </w:r>
            <w:r>
              <w:rPr>
                <w:noProof/>
                <w:webHidden/>
              </w:rPr>
            </w:r>
            <w:r>
              <w:rPr>
                <w:noProof/>
                <w:webHidden/>
              </w:rPr>
              <w:fldChar w:fldCharType="separate"/>
            </w:r>
            <w:r>
              <w:rPr>
                <w:noProof/>
                <w:webHidden/>
              </w:rPr>
              <w:t>14</w:t>
            </w:r>
            <w:r>
              <w:rPr>
                <w:noProof/>
                <w:webHidden/>
              </w:rPr>
              <w:fldChar w:fldCharType="end"/>
            </w:r>
          </w:hyperlink>
        </w:p>
        <w:p w14:paraId="297BF738" w14:textId="2C0623A4" w:rsidR="0008706B" w:rsidRDefault="0008706B">
          <w:pPr>
            <w:pStyle w:val="TOC1"/>
            <w:tabs>
              <w:tab w:val="left" w:pos="1100"/>
              <w:tab w:val="right" w:leader="dot" w:pos="9061"/>
            </w:tabs>
            <w:rPr>
              <w:rFonts w:asciiTheme="minorHAnsi" w:hAnsiTheme="minorHAnsi" w:cstheme="minorBidi"/>
              <w:noProof/>
              <w:lang w:val="pt-BR" w:eastAsia="pt-BR"/>
            </w:rPr>
          </w:pPr>
          <w:hyperlink w:anchor="_Toc56717390" w:history="1">
            <w:r w:rsidRPr="00966E86">
              <w:rPr>
                <w:rStyle w:val="Hyperlink"/>
                <w:noProof/>
              </w:rPr>
              <w:t>4</w:t>
            </w:r>
            <w:r>
              <w:rPr>
                <w:rFonts w:asciiTheme="minorHAnsi" w:hAnsiTheme="minorHAnsi" w:cstheme="minorBidi"/>
                <w:noProof/>
                <w:lang w:val="pt-BR" w:eastAsia="pt-BR"/>
              </w:rPr>
              <w:tab/>
            </w:r>
            <w:r w:rsidRPr="00966E86">
              <w:rPr>
                <w:rStyle w:val="Hyperlink"/>
                <w:noProof/>
              </w:rPr>
              <w:t>APRESENTAÇÃO E DISCUSSÃO DOS RESULTADOS</w:t>
            </w:r>
            <w:r>
              <w:rPr>
                <w:noProof/>
                <w:webHidden/>
              </w:rPr>
              <w:tab/>
            </w:r>
            <w:r>
              <w:rPr>
                <w:noProof/>
                <w:webHidden/>
              </w:rPr>
              <w:fldChar w:fldCharType="begin"/>
            </w:r>
            <w:r>
              <w:rPr>
                <w:noProof/>
                <w:webHidden/>
              </w:rPr>
              <w:instrText xml:space="preserve"> PAGEREF _Toc56717390 \h </w:instrText>
            </w:r>
            <w:r>
              <w:rPr>
                <w:noProof/>
                <w:webHidden/>
              </w:rPr>
            </w:r>
            <w:r>
              <w:rPr>
                <w:noProof/>
                <w:webHidden/>
              </w:rPr>
              <w:fldChar w:fldCharType="separate"/>
            </w:r>
            <w:r>
              <w:rPr>
                <w:noProof/>
                <w:webHidden/>
              </w:rPr>
              <w:t>16</w:t>
            </w:r>
            <w:r>
              <w:rPr>
                <w:noProof/>
                <w:webHidden/>
              </w:rPr>
              <w:fldChar w:fldCharType="end"/>
            </w:r>
          </w:hyperlink>
        </w:p>
        <w:p w14:paraId="13C7EFF8" w14:textId="5FCF3A19" w:rsidR="0008706B" w:rsidRDefault="0008706B">
          <w:pPr>
            <w:pStyle w:val="TOC2"/>
            <w:tabs>
              <w:tab w:val="right" w:leader="dot" w:pos="9061"/>
            </w:tabs>
            <w:rPr>
              <w:rFonts w:asciiTheme="minorHAnsi" w:hAnsiTheme="minorHAnsi" w:cstheme="minorBidi"/>
              <w:noProof/>
              <w:lang w:val="pt-BR" w:eastAsia="pt-BR"/>
            </w:rPr>
          </w:pPr>
          <w:hyperlink w:anchor="_Toc56717391" w:history="1">
            <w:r w:rsidRPr="00966E86">
              <w:rPr>
                <w:rStyle w:val="Hyperlink"/>
                <w:noProof/>
              </w:rPr>
              <w:t>4.1 Análise quantitativa</w:t>
            </w:r>
            <w:r>
              <w:rPr>
                <w:noProof/>
                <w:webHidden/>
              </w:rPr>
              <w:tab/>
            </w:r>
            <w:r>
              <w:rPr>
                <w:noProof/>
                <w:webHidden/>
              </w:rPr>
              <w:fldChar w:fldCharType="begin"/>
            </w:r>
            <w:r>
              <w:rPr>
                <w:noProof/>
                <w:webHidden/>
              </w:rPr>
              <w:instrText xml:space="preserve"> PAGEREF _Toc56717391 \h </w:instrText>
            </w:r>
            <w:r>
              <w:rPr>
                <w:noProof/>
                <w:webHidden/>
              </w:rPr>
            </w:r>
            <w:r>
              <w:rPr>
                <w:noProof/>
                <w:webHidden/>
              </w:rPr>
              <w:fldChar w:fldCharType="separate"/>
            </w:r>
            <w:r>
              <w:rPr>
                <w:noProof/>
                <w:webHidden/>
              </w:rPr>
              <w:t>16</w:t>
            </w:r>
            <w:r>
              <w:rPr>
                <w:noProof/>
                <w:webHidden/>
              </w:rPr>
              <w:fldChar w:fldCharType="end"/>
            </w:r>
          </w:hyperlink>
        </w:p>
        <w:p w14:paraId="784DC1A6" w14:textId="73DCDA52" w:rsidR="0008706B" w:rsidRDefault="0008706B">
          <w:pPr>
            <w:pStyle w:val="TOC1"/>
            <w:tabs>
              <w:tab w:val="left" w:pos="1100"/>
              <w:tab w:val="right" w:leader="dot" w:pos="9061"/>
            </w:tabs>
            <w:rPr>
              <w:rFonts w:asciiTheme="minorHAnsi" w:hAnsiTheme="minorHAnsi" w:cstheme="minorBidi"/>
              <w:noProof/>
              <w:lang w:val="pt-BR" w:eastAsia="pt-BR"/>
            </w:rPr>
          </w:pPr>
          <w:hyperlink w:anchor="_Toc56717392" w:history="1">
            <w:r w:rsidRPr="00966E86">
              <w:rPr>
                <w:rStyle w:val="Hyperlink"/>
                <w:noProof/>
              </w:rPr>
              <w:t>5</w:t>
            </w:r>
            <w:r>
              <w:rPr>
                <w:rFonts w:asciiTheme="minorHAnsi" w:hAnsiTheme="minorHAnsi" w:cstheme="minorBidi"/>
                <w:noProof/>
                <w:lang w:val="pt-BR" w:eastAsia="pt-BR"/>
              </w:rPr>
              <w:tab/>
            </w:r>
            <w:r w:rsidRPr="00966E86">
              <w:rPr>
                <w:rStyle w:val="Hyperlink"/>
                <w:noProof/>
              </w:rPr>
              <w:t>CONCLUSÃO</w:t>
            </w:r>
            <w:r>
              <w:rPr>
                <w:noProof/>
                <w:webHidden/>
              </w:rPr>
              <w:tab/>
            </w:r>
            <w:r>
              <w:rPr>
                <w:noProof/>
                <w:webHidden/>
              </w:rPr>
              <w:fldChar w:fldCharType="begin"/>
            </w:r>
            <w:r>
              <w:rPr>
                <w:noProof/>
                <w:webHidden/>
              </w:rPr>
              <w:instrText xml:space="preserve"> PAGEREF _Toc56717392 \h </w:instrText>
            </w:r>
            <w:r>
              <w:rPr>
                <w:noProof/>
                <w:webHidden/>
              </w:rPr>
            </w:r>
            <w:r>
              <w:rPr>
                <w:noProof/>
                <w:webHidden/>
              </w:rPr>
              <w:fldChar w:fldCharType="separate"/>
            </w:r>
            <w:r>
              <w:rPr>
                <w:noProof/>
                <w:webHidden/>
              </w:rPr>
              <w:t>17</w:t>
            </w:r>
            <w:r>
              <w:rPr>
                <w:noProof/>
                <w:webHidden/>
              </w:rPr>
              <w:fldChar w:fldCharType="end"/>
            </w:r>
          </w:hyperlink>
        </w:p>
        <w:p w14:paraId="5A0B0539" w14:textId="413564B5" w:rsidR="0008706B" w:rsidRDefault="0008706B">
          <w:pPr>
            <w:pStyle w:val="TOC1"/>
            <w:tabs>
              <w:tab w:val="left" w:pos="1100"/>
              <w:tab w:val="right" w:leader="dot" w:pos="9061"/>
            </w:tabs>
            <w:rPr>
              <w:rFonts w:asciiTheme="minorHAnsi" w:hAnsiTheme="minorHAnsi" w:cstheme="minorBidi"/>
              <w:noProof/>
              <w:lang w:val="pt-BR" w:eastAsia="pt-BR"/>
            </w:rPr>
          </w:pPr>
          <w:hyperlink w:anchor="_Toc56717393" w:history="1">
            <w:r w:rsidRPr="00966E86">
              <w:rPr>
                <w:rStyle w:val="Hyperlink"/>
                <w:noProof/>
              </w:rPr>
              <w:t>6</w:t>
            </w:r>
            <w:r>
              <w:rPr>
                <w:rFonts w:asciiTheme="minorHAnsi" w:hAnsiTheme="minorHAnsi" w:cstheme="minorBidi"/>
                <w:noProof/>
                <w:lang w:val="pt-BR" w:eastAsia="pt-BR"/>
              </w:rPr>
              <w:tab/>
            </w:r>
            <w:r w:rsidRPr="00966E86">
              <w:rPr>
                <w:rStyle w:val="Hyperlink"/>
                <w:noProof/>
              </w:rPr>
              <w:t>BIBLIOGRAFIA</w:t>
            </w:r>
            <w:r>
              <w:rPr>
                <w:noProof/>
                <w:webHidden/>
              </w:rPr>
              <w:tab/>
            </w:r>
            <w:r>
              <w:rPr>
                <w:noProof/>
                <w:webHidden/>
              </w:rPr>
              <w:fldChar w:fldCharType="begin"/>
            </w:r>
            <w:r>
              <w:rPr>
                <w:noProof/>
                <w:webHidden/>
              </w:rPr>
              <w:instrText xml:space="preserve"> PAGEREF _Toc56717393 \h </w:instrText>
            </w:r>
            <w:r>
              <w:rPr>
                <w:noProof/>
                <w:webHidden/>
              </w:rPr>
            </w:r>
            <w:r>
              <w:rPr>
                <w:noProof/>
                <w:webHidden/>
              </w:rPr>
              <w:fldChar w:fldCharType="separate"/>
            </w:r>
            <w:r>
              <w:rPr>
                <w:noProof/>
                <w:webHidden/>
              </w:rPr>
              <w:t>17</w:t>
            </w:r>
            <w:r>
              <w:rPr>
                <w:noProof/>
                <w:webHidden/>
              </w:rPr>
              <w:fldChar w:fldCharType="end"/>
            </w:r>
          </w:hyperlink>
        </w:p>
        <w:p w14:paraId="7B46F9C9" w14:textId="73D448BA" w:rsidR="00B415E6" w:rsidRPr="00B415E6" w:rsidRDefault="00B415E6">
          <w:pPr>
            <w:rPr>
              <w:rFonts w:cs="Arial"/>
            </w:rPr>
          </w:pPr>
          <w:r w:rsidRPr="00B415E6">
            <w:rPr>
              <w:rFonts w:cs="Arial"/>
              <w:b/>
              <w:bCs/>
              <w:noProof/>
            </w:rPr>
            <w:fldChar w:fldCharType="end"/>
          </w:r>
        </w:p>
      </w:sdtContent>
    </w:sdt>
    <w:p w14:paraId="1147B7EF" w14:textId="3B219C08" w:rsidR="00B415E6" w:rsidRPr="00B415E6" w:rsidRDefault="00B415E6">
      <w:pPr>
        <w:spacing w:after="160" w:line="259" w:lineRule="auto"/>
        <w:rPr>
          <w:rFonts w:cs="Arial"/>
        </w:rPr>
      </w:pPr>
    </w:p>
    <w:p w14:paraId="5CAC8FFD" w14:textId="631CC1B0" w:rsidR="00C279E2" w:rsidRPr="00B415E6" w:rsidRDefault="00B415E6" w:rsidP="00B415E6">
      <w:pPr>
        <w:spacing w:after="160" w:line="259" w:lineRule="auto"/>
        <w:rPr>
          <w:rFonts w:eastAsiaTheme="majorEastAsia" w:cstheme="majorBidi"/>
          <w:b/>
          <w:szCs w:val="32"/>
        </w:rPr>
      </w:pPr>
      <w:r>
        <w:br w:type="page"/>
      </w:r>
    </w:p>
    <w:p w14:paraId="1010E24B" w14:textId="080BF69D" w:rsidR="00784328" w:rsidRPr="009F604A" w:rsidRDefault="00784328" w:rsidP="00B415E6">
      <w:pPr>
        <w:pStyle w:val="Heading1"/>
        <w:numPr>
          <w:ilvl w:val="0"/>
          <w:numId w:val="4"/>
        </w:numPr>
        <w:rPr>
          <w:bCs/>
        </w:rPr>
      </w:pPr>
      <w:bookmarkStart w:id="0" w:name="_Toc56717382"/>
      <w:r w:rsidRPr="009F604A">
        <w:rPr>
          <w:bCs/>
        </w:rPr>
        <w:lastRenderedPageBreak/>
        <w:t>INTRODUÇÃO</w:t>
      </w:r>
      <w:bookmarkEnd w:id="0"/>
    </w:p>
    <w:p w14:paraId="0199E5A7" w14:textId="77777777" w:rsidR="009F604A" w:rsidRPr="009F604A" w:rsidRDefault="009F604A" w:rsidP="009470DF">
      <w:pPr>
        <w:rPr>
          <w:rFonts w:cs="Arial"/>
          <w:b/>
          <w:bCs/>
        </w:rPr>
      </w:pPr>
    </w:p>
    <w:p w14:paraId="037DA450" w14:textId="65BF909E" w:rsidR="002A4476" w:rsidRPr="009F604A" w:rsidRDefault="00483E3A" w:rsidP="00AE091A">
      <w:pPr>
        <w:pStyle w:val="Heading2"/>
        <w:ind w:firstLine="0"/>
      </w:pPr>
      <w:bookmarkStart w:id="1" w:name="_Toc56717383"/>
      <w:r w:rsidRPr="009F604A">
        <w:t>1.1</w:t>
      </w:r>
      <w:r w:rsidR="009F604A" w:rsidRPr="009F604A">
        <w:t xml:space="preserve"> </w:t>
      </w:r>
      <w:r w:rsidR="00AE091A">
        <w:t>Motivação</w:t>
      </w:r>
      <w:bookmarkEnd w:id="1"/>
    </w:p>
    <w:p w14:paraId="459BB88B" w14:textId="77777777" w:rsidR="009F604A" w:rsidRPr="009F604A" w:rsidRDefault="009F604A" w:rsidP="009470DF">
      <w:pPr>
        <w:rPr>
          <w:rFonts w:cs="Arial"/>
          <w:b/>
          <w:bCs/>
        </w:rPr>
      </w:pPr>
    </w:p>
    <w:p w14:paraId="052B2F4F" w14:textId="55DA61E1" w:rsidR="00E92AF3" w:rsidRDefault="006E0695" w:rsidP="009470DF">
      <w:pPr>
        <w:ind w:firstLine="708"/>
        <w:rPr>
          <w:rFonts w:cs="Arial"/>
        </w:rPr>
      </w:pPr>
      <w:r w:rsidRPr="009F604A">
        <w:rPr>
          <w:rFonts w:cs="Arial"/>
        </w:rPr>
        <w:t xml:space="preserve">Estima-se que o mercado de </w:t>
      </w:r>
      <w:r w:rsidR="00D94FF4" w:rsidRPr="009F604A">
        <w:rPr>
          <w:rFonts w:cs="Arial"/>
          <w:i/>
          <w:iCs/>
        </w:rPr>
        <w:t>s</w:t>
      </w:r>
      <w:r w:rsidRPr="009F604A">
        <w:rPr>
          <w:rFonts w:cs="Arial"/>
          <w:i/>
          <w:iCs/>
        </w:rPr>
        <w:t>treaming</w:t>
      </w:r>
      <w:r w:rsidRPr="009F604A">
        <w:rPr>
          <w:rFonts w:cs="Arial"/>
        </w:rPr>
        <w:t xml:space="preserve"> de vídeos e filmes atinja a marca de US</w:t>
      </w:r>
      <w:r w:rsidR="00010511" w:rsidRPr="009F604A">
        <w:rPr>
          <w:rFonts w:cs="Arial"/>
        </w:rPr>
        <w:t>$</w:t>
      </w:r>
      <w:r w:rsidRPr="009F604A">
        <w:rPr>
          <w:rFonts w:cs="Arial"/>
        </w:rPr>
        <w:t>146,3bi até 2026</w:t>
      </w:r>
      <w:r w:rsidR="00D94FF4" w:rsidRPr="009F604A">
        <w:rPr>
          <w:rFonts w:cs="Arial"/>
        </w:rPr>
        <w:t>. Este crescimento se dá devido à adoção em massa por parte dos consumidores das novas tecnologias, permitindo-os acessar a todos os conteúdos que desejarem, a qualquer momento e em qualquer lugar</w:t>
      </w:r>
      <w:r w:rsidR="005E543B" w:rsidRPr="009F604A">
        <w:rPr>
          <w:rFonts w:cs="Arial"/>
        </w:rPr>
        <w:t xml:space="preserve"> </w:t>
      </w:r>
      <w:r w:rsidR="005E543B" w:rsidRPr="009F604A">
        <w:rPr>
          <w:rFonts w:cs="Arial"/>
        </w:rPr>
        <w:fldChar w:fldCharType="begin" w:fldLock="1"/>
      </w:r>
      <w:r w:rsidR="008D6DAF" w:rsidRPr="009F604A">
        <w:rPr>
          <w:rFonts w:cs="Arial"/>
        </w:rPr>
        <w:instrText>ADDIN CSL_CITATION {"citationItems":[{"id":"ITEM-1","itemData":{"URL":"https://www.bloomberg.com/press-releases/2019-12-05/video-streaming-market-to-reach-149-34-bn-globally-by-2026-at-18-3-cagr-allied-market-research","accessed":{"date-parts":[["2020","4","20"]]},"author":[{"dropping-particle":"","family":"Bloomberg","given":"","non-dropping-particle":"","parse-names":false,"suffix":""}],"id":"ITEM-1","issued":{"date-parts":[["2019"]]},"publisher-place":"Portland","title":"Video Streaming Market to Reach $149.34 Bn Globally by 2026 at 18.3% CAGR: Allied Market Research","type":"webpage"},"uris":["http://www.mendeley.com/documents/?uuid=d2ff392b-594a-4175-a7a0-05b9519b163b"]}],"mendeley":{"formattedCitation":"(BLOOMBERG, 2019)","plainTextFormattedCitation":"(BLOOMBERG, 2019)","previouslyFormattedCitation":"(BLOOMBERG, 2019)"},"properties":{"noteIndex":0},"schema":"https://github.com/citation-style-language/schema/raw/master/csl-citation.json"}</w:instrText>
      </w:r>
      <w:r w:rsidR="005E543B" w:rsidRPr="009F604A">
        <w:rPr>
          <w:rFonts w:cs="Arial"/>
        </w:rPr>
        <w:fldChar w:fldCharType="separate"/>
      </w:r>
      <w:r w:rsidR="005E543B" w:rsidRPr="009F604A">
        <w:rPr>
          <w:rFonts w:cs="Arial"/>
          <w:noProof/>
        </w:rPr>
        <w:t>(BLOOMBERG, 2019)</w:t>
      </w:r>
      <w:r w:rsidR="005E543B" w:rsidRPr="009F604A">
        <w:rPr>
          <w:rFonts w:cs="Arial"/>
        </w:rPr>
        <w:fldChar w:fldCharType="end"/>
      </w:r>
      <w:r w:rsidRPr="009F604A">
        <w:rPr>
          <w:rFonts w:cs="Arial"/>
        </w:rPr>
        <w:t>.</w:t>
      </w:r>
    </w:p>
    <w:p w14:paraId="35E9E01D" w14:textId="77777777" w:rsidR="0098431A" w:rsidRDefault="0098431A" w:rsidP="009470DF">
      <w:pPr>
        <w:ind w:firstLine="708"/>
        <w:rPr>
          <w:rFonts w:cs="Arial"/>
        </w:rPr>
      </w:pPr>
    </w:p>
    <w:p w14:paraId="657AD8C2" w14:textId="608C50E9" w:rsidR="006A3D54" w:rsidRPr="0098431A" w:rsidRDefault="006A3D54" w:rsidP="0098431A">
      <w:pPr>
        <w:ind w:firstLine="708"/>
        <w:jc w:val="center"/>
        <w:rPr>
          <w:rFonts w:cs="Arial"/>
          <w:i/>
          <w:iCs/>
        </w:rPr>
      </w:pPr>
      <w:r>
        <w:rPr>
          <w:rFonts w:cs="Arial"/>
        </w:rPr>
        <w:t xml:space="preserve">Figura 1: </w:t>
      </w:r>
      <w:r w:rsidRPr="0098431A">
        <w:rPr>
          <w:rFonts w:cs="Arial"/>
          <w:i/>
          <w:iCs/>
        </w:rPr>
        <w:t xml:space="preserve">Exemplo de serviços de </w:t>
      </w:r>
      <w:r w:rsidRPr="0098431A">
        <w:rPr>
          <w:rFonts w:cs="Arial"/>
          <w:i/>
          <w:iCs/>
          <w:u w:val="single"/>
        </w:rPr>
        <w:t>streaming</w:t>
      </w:r>
    </w:p>
    <w:p w14:paraId="7EE75622" w14:textId="0208E306" w:rsidR="006A3D54" w:rsidRDefault="006A3D54" w:rsidP="0098431A">
      <w:pPr>
        <w:jc w:val="center"/>
        <w:rPr>
          <w:rFonts w:cs="Arial"/>
        </w:rPr>
      </w:pPr>
      <w:r>
        <w:rPr>
          <w:rFonts w:cs="Arial"/>
          <w:noProof/>
          <w:lang w:eastAsia="pt-BR"/>
        </w:rPr>
        <w:drawing>
          <wp:inline distT="0" distB="0" distL="0" distR="0" wp14:anchorId="0CEF82AF" wp14:editId="16499E3C">
            <wp:extent cx="5760085" cy="2160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amingServices.jpg"/>
                    <pic:cNvPicPr/>
                  </pic:nvPicPr>
                  <pic:blipFill>
                    <a:blip r:embed="rId9">
                      <a:extLst>
                        <a:ext uri="{28A0092B-C50C-407E-A947-70E740481C1C}">
                          <a14:useLocalDpi xmlns:a14="http://schemas.microsoft.com/office/drawing/2010/main" val="0"/>
                        </a:ext>
                      </a:extLst>
                    </a:blip>
                    <a:stretch>
                      <a:fillRect/>
                    </a:stretch>
                  </pic:blipFill>
                  <pic:spPr>
                    <a:xfrm>
                      <a:off x="0" y="0"/>
                      <a:ext cx="5760085" cy="2160270"/>
                    </a:xfrm>
                    <a:prstGeom prst="rect">
                      <a:avLst/>
                    </a:prstGeom>
                  </pic:spPr>
                </pic:pic>
              </a:graphicData>
            </a:graphic>
          </wp:inline>
        </w:drawing>
      </w:r>
    </w:p>
    <w:p w14:paraId="29FA11A2" w14:textId="6847772C" w:rsidR="006A3D54" w:rsidRDefault="006A3D54" w:rsidP="0098431A">
      <w:pPr>
        <w:jc w:val="center"/>
      </w:pPr>
      <w:r>
        <w:rPr>
          <w:rFonts w:cs="Arial"/>
        </w:rPr>
        <w:t>Fonte:</w:t>
      </w:r>
      <w:r w:rsidRPr="006A3D54">
        <w:t xml:space="preserve"> </w:t>
      </w:r>
      <w:hyperlink r:id="rId10" w:history="1">
        <w:r>
          <w:rPr>
            <w:rStyle w:val="Hyperlink"/>
          </w:rPr>
          <w:t>https://www.tecmundo.com.br</w:t>
        </w:r>
      </w:hyperlink>
      <w:r>
        <w:t xml:space="preserve"> (2017)</w:t>
      </w:r>
    </w:p>
    <w:p w14:paraId="18B3CD7F" w14:textId="77777777" w:rsidR="0098431A" w:rsidRPr="009F604A" w:rsidRDefault="0098431A" w:rsidP="0098431A">
      <w:pPr>
        <w:rPr>
          <w:rFonts w:cs="Arial"/>
        </w:rPr>
      </w:pPr>
    </w:p>
    <w:p w14:paraId="287037EA" w14:textId="57A28BAF" w:rsidR="00E92AF3" w:rsidRPr="009F604A" w:rsidRDefault="008A4A9D" w:rsidP="009470DF">
      <w:pPr>
        <w:ind w:firstLine="708"/>
        <w:rPr>
          <w:rFonts w:cs="Arial"/>
        </w:rPr>
      </w:pPr>
      <w:r w:rsidRPr="009F604A">
        <w:rPr>
          <w:rFonts w:cs="Arial"/>
        </w:rPr>
        <w:t>Porém ess</w:t>
      </w:r>
      <w:r w:rsidR="00DB71C7" w:rsidRPr="009F604A">
        <w:rPr>
          <w:rFonts w:cs="Arial"/>
        </w:rPr>
        <w:t>e</w:t>
      </w:r>
      <w:r w:rsidRPr="009F604A">
        <w:rPr>
          <w:rFonts w:cs="Arial"/>
        </w:rPr>
        <w:t xml:space="preserve"> mesm</w:t>
      </w:r>
      <w:r w:rsidR="00DB71C7" w:rsidRPr="009F604A">
        <w:rPr>
          <w:rFonts w:cs="Arial"/>
        </w:rPr>
        <w:t>o</w:t>
      </w:r>
      <w:r w:rsidRPr="009F604A">
        <w:rPr>
          <w:rFonts w:cs="Arial"/>
        </w:rPr>
        <w:t xml:space="preserve"> </w:t>
      </w:r>
      <w:r w:rsidR="00DB71C7" w:rsidRPr="009F604A">
        <w:rPr>
          <w:rFonts w:cs="Arial"/>
        </w:rPr>
        <w:t>crescimento pode ser observado no consumo de pirataria.</w:t>
      </w:r>
      <w:r w:rsidR="00F43327" w:rsidRPr="009F604A">
        <w:rPr>
          <w:rFonts w:cs="Arial"/>
        </w:rPr>
        <w:t xml:space="preserve"> Um estudo da Global IP Center</w:t>
      </w:r>
      <w:r w:rsidR="00010511" w:rsidRPr="009F604A">
        <w:rPr>
          <w:rFonts w:cs="Arial"/>
        </w:rPr>
        <w:t xml:space="preserve"> </w:t>
      </w:r>
      <w:r w:rsidR="00010511" w:rsidRPr="009F604A">
        <w:rPr>
          <w:rFonts w:cs="Arial"/>
        </w:rPr>
        <w:fldChar w:fldCharType="begin" w:fldLock="1"/>
      </w:r>
      <w:r w:rsidR="0022648A" w:rsidRPr="009F604A">
        <w:rPr>
          <w:rFonts w:cs="Arial"/>
        </w:rPr>
        <w:instrText>ADDIN CSL_CITATION {"citationItems":[{"id":"ITEM-1","itemData":{"ISBN":"2024663605","abstract":"Revolutionary technologies and new methods to distribute content are enabling consumers to access video streaming on virtually any connected device from any location.","author":[{"dropping-particle":"","family":"Blackburn","given":"David","non-dropping-particle":"","parse-names":false,"suffix":""},{"dropping-particle":"","family":"Eisenach","given":"Jeffrey A.","non-dropping-particle":"","parse-names":false,"suffix":""},{"dropping-particle":"","family":"Harrison Jr","given":"David","non-dropping-particle":"","parse-names":false,"suffix":""}],"id":"ITEM-1","issue":"June","issued":{"date-parts":[["2019"]]},"number-of-pages":"2-16","title":"Impacts of Digital Video Piracy on the US Economy","type":"report"},"uris":["http://www.mendeley.com/documents/?uuid=c5eeb853-4352-48ca-8511-b3d82f01d904"]}],"mendeley":{"formattedCitation":"(BLACKBURN; EISENACH; HARRISON JR, 2019)","manualFormatting":"(BLACKBURN; EISENACH; HARRISON JUNIOR, 2019)","plainTextFormattedCitation":"(BLACKBURN; EISENACH; HARRISON JR, 2019)","previouslyFormattedCitation":"(BLACKBURN; EISENACH; HARRISON JR, 2019)"},"properties":{"noteIndex":0},"schema":"https://github.com/citation-style-language/schema/raw/master/csl-citation.json"}</w:instrText>
      </w:r>
      <w:r w:rsidR="00010511" w:rsidRPr="009F604A">
        <w:rPr>
          <w:rFonts w:cs="Arial"/>
        </w:rPr>
        <w:fldChar w:fldCharType="separate"/>
      </w:r>
      <w:r w:rsidR="00010511" w:rsidRPr="009F604A">
        <w:rPr>
          <w:rFonts w:cs="Arial"/>
          <w:noProof/>
        </w:rPr>
        <w:t>(BLACKBURN; EISENACH; HARRISON JUNIOR, 2019)</w:t>
      </w:r>
      <w:r w:rsidR="00010511" w:rsidRPr="009F604A">
        <w:rPr>
          <w:rFonts w:cs="Arial"/>
        </w:rPr>
        <w:fldChar w:fldCharType="end"/>
      </w:r>
      <w:r w:rsidR="00F43327" w:rsidRPr="009F604A">
        <w:rPr>
          <w:rFonts w:cs="Arial"/>
        </w:rPr>
        <w:t>, em parceria com Nera Consulting e o governo dos EUA revelou que mais de 153,3 bilhões de acessos piratas a filmes e seriados foram feitos em 2019</w:t>
      </w:r>
      <w:r w:rsidR="005E543B" w:rsidRPr="009F604A">
        <w:rPr>
          <w:rFonts w:cs="Arial"/>
        </w:rPr>
        <w:t xml:space="preserve">, dos quais 80% são através de tecnologias de </w:t>
      </w:r>
      <w:r w:rsidR="005E543B" w:rsidRPr="009F604A">
        <w:rPr>
          <w:rFonts w:cs="Arial"/>
          <w:i/>
          <w:iCs/>
        </w:rPr>
        <w:t>streaming</w:t>
      </w:r>
      <w:r w:rsidR="005E543B" w:rsidRPr="009F604A">
        <w:rPr>
          <w:rFonts w:cs="Arial"/>
        </w:rPr>
        <w:t xml:space="preserve"> </w:t>
      </w:r>
      <w:r w:rsidR="005E543B" w:rsidRPr="009F604A">
        <w:rPr>
          <w:rFonts w:cs="Arial"/>
        </w:rPr>
        <w:fldChar w:fldCharType="begin" w:fldLock="1"/>
      </w:r>
      <w:r w:rsidR="005E543B" w:rsidRPr="009F604A">
        <w:rPr>
          <w:rFonts w:cs="Arial"/>
        </w:rPr>
        <w:instrText>ADDIN CSL_CITATION {"citationItems":[{"id":"ITEM-1","itemData":{"author":[{"dropping-particle":"","family":"Johnson","given":"Ashley","non-dropping-particle":"","parse-names":false,"suffix":""}],"id":"ITEM-1","issued":{"date-parts":[["2020"]]},"title":"22 Years After the DMCA, Online Piracy Is Still a Widespread Problem","type":"report"},"uris":["http://www.mendeley.com/documents/?uuid=ed85dd9d-539f-4fc6-8b50-33e6798bca14"]}],"mendeley":{"formattedCitation":"(JOHNSON, 2020)","plainTextFormattedCitation":"(JOHNSON, 2020)","previouslyFormattedCitation":"(JOHNSON, 2020)"},"properties":{"noteIndex":0},"schema":"https://github.com/citation-style-language/schema/raw/master/csl-citation.json"}</w:instrText>
      </w:r>
      <w:r w:rsidR="005E543B" w:rsidRPr="009F604A">
        <w:rPr>
          <w:rFonts w:cs="Arial"/>
        </w:rPr>
        <w:fldChar w:fldCharType="separate"/>
      </w:r>
      <w:r w:rsidR="005E543B" w:rsidRPr="009F604A">
        <w:rPr>
          <w:rFonts w:cs="Arial"/>
          <w:noProof/>
        </w:rPr>
        <w:t>(JOHNSON, 2020)</w:t>
      </w:r>
      <w:r w:rsidR="005E543B" w:rsidRPr="009F604A">
        <w:rPr>
          <w:rFonts w:cs="Arial"/>
        </w:rPr>
        <w:fldChar w:fldCharType="end"/>
      </w:r>
      <w:r w:rsidR="00F43327" w:rsidRPr="009F604A">
        <w:rPr>
          <w:rFonts w:cs="Arial"/>
        </w:rPr>
        <w:t>. Esse acesso em massa result</w:t>
      </w:r>
      <w:r w:rsidR="0022648A" w:rsidRPr="009F604A">
        <w:rPr>
          <w:rFonts w:cs="Arial"/>
        </w:rPr>
        <w:t>a</w:t>
      </w:r>
      <w:r w:rsidR="00F43327" w:rsidRPr="009F604A">
        <w:rPr>
          <w:rFonts w:cs="Arial"/>
        </w:rPr>
        <w:t xml:space="preserve"> em </w:t>
      </w:r>
      <w:r w:rsidR="00010511" w:rsidRPr="009F604A">
        <w:rPr>
          <w:rFonts w:cs="Arial"/>
        </w:rPr>
        <w:t>aproximadamente</w:t>
      </w:r>
      <w:r w:rsidR="005E543B" w:rsidRPr="009F604A">
        <w:rPr>
          <w:rFonts w:cs="Arial"/>
        </w:rPr>
        <w:t xml:space="preserve"> </w:t>
      </w:r>
      <w:r w:rsidR="00010511" w:rsidRPr="009F604A">
        <w:rPr>
          <w:rFonts w:cs="Arial"/>
        </w:rPr>
        <w:t xml:space="preserve">US$29,2 bilhões perdidos em </w:t>
      </w:r>
      <w:r w:rsidR="0022648A" w:rsidRPr="009F604A">
        <w:rPr>
          <w:rFonts w:cs="Arial"/>
        </w:rPr>
        <w:t xml:space="preserve">receita à indústria cinematográfica dos EUA, com subsequente redução de US$47,5 bilhões devido aos efeitos na cadeia produtiva como um todo </w:t>
      </w:r>
      <w:r w:rsidR="0022648A" w:rsidRPr="009F604A">
        <w:rPr>
          <w:rFonts w:cs="Arial"/>
        </w:rPr>
        <w:fldChar w:fldCharType="begin" w:fldLock="1"/>
      </w:r>
      <w:r w:rsidR="0022648A" w:rsidRPr="009F604A">
        <w:rPr>
          <w:rFonts w:cs="Arial"/>
        </w:rPr>
        <w:instrText>ADDIN CSL_CITATION {"citationItems":[{"id":"ITEM-1","itemData":{"author":[{"dropping-particle":"","family":"Leontief","given":"Wassily","non-dropping-particle":"","parse-names":false,"suffix":""}],"id":"ITEM-1","issued":{"date-parts":[["1951"]]},"publisher":"Abril Cultural","publisher-place":"São Paulo","title":"A economia de insumo-produto","type":"article"},"uris":["http://www.mendeley.com/documents/?uuid=510a9302-266f-42fd-99d6-5925164917f7"]}],"mendeley":{"formattedCitation":"(LEONTIEF, 1951)","plainTextFormattedCitation":"(LEONTIEF, 1951)","previouslyFormattedCitation":"(LEONTIEF, 1951)"},"properties":{"noteIndex":0},"schema":"https://github.com/citation-style-language/schema/raw/master/csl-citation.json"}</w:instrText>
      </w:r>
      <w:r w:rsidR="0022648A" w:rsidRPr="009F604A">
        <w:rPr>
          <w:rFonts w:cs="Arial"/>
        </w:rPr>
        <w:fldChar w:fldCharType="separate"/>
      </w:r>
      <w:r w:rsidR="0022648A" w:rsidRPr="009F604A">
        <w:rPr>
          <w:rFonts w:cs="Arial"/>
          <w:noProof/>
        </w:rPr>
        <w:t>(LEONTIEF, 1951)</w:t>
      </w:r>
      <w:r w:rsidR="0022648A" w:rsidRPr="009F604A">
        <w:rPr>
          <w:rFonts w:cs="Arial"/>
        </w:rPr>
        <w:fldChar w:fldCharType="end"/>
      </w:r>
      <w:r w:rsidR="0022648A" w:rsidRPr="009F604A">
        <w:rPr>
          <w:rFonts w:cs="Arial"/>
        </w:rPr>
        <w:t>.</w:t>
      </w:r>
    </w:p>
    <w:p w14:paraId="3755A68B" w14:textId="57AD4F46" w:rsidR="00E92AF3" w:rsidRPr="009F604A" w:rsidRDefault="005E543B" w:rsidP="009470DF">
      <w:pPr>
        <w:rPr>
          <w:rFonts w:cs="Arial"/>
        </w:rPr>
      </w:pPr>
      <w:r w:rsidRPr="009F604A">
        <w:rPr>
          <w:rFonts w:cs="Arial"/>
        </w:rPr>
        <w:t xml:space="preserve">Já no Brasil, a adoção em massa de mídias </w:t>
      </w:r>
      <w:r w:rsidRPr="009F604A">
        <w:rPr>
          <w:rFonts w:cs="Arial"/>
          <w:i/>
          <w:iCs/>
        </w:rPr>
        <w:t xml:space="preserve">streaming </w:t>
      </w:r>
      <w:r w:rsidRPr="009F604A">
        <w:rPr>
          <w:rFonts w:cs="Arial"/>
        </w:rPr>
        <w:t xml:space="preserve">acompanhou a melhora nos serviços de banda larga do país </w:t>
      </w:r>
      <w:r w:rsidRPr="009F604A">
        <w:rPr>
          <w:rFonts w:cs="Arial"/>
        </w:rPr>
        <w:fldChar w:fldCharType="begin" w:fldLock="1"/>
      </w:r>
      <w:r w:rsidRPr="009F604A">
        <w:rPr>
          <w:rFonts w:cs="Arial"/>
        </w:rPr>
        <w:instrText>ADDIN CSL_CITATION {"citationItems":[{"id":"ITEM-1","itemData":{"URL":"https://www.techtudo.com.br/artigos/noticia/2013/05/conheca-o-streaming-tecnologia-que-se-popularizou-na-web.html%0D","accessed":{"date-parts":[["2020","5","2"]]},"author":[{"dropping-particle":"","family":"Coutinho","given":"Mariana","non-dropping-particle":"","parse-names":false,"suffix":""}],"id":"ITEM-1","issued":{"date-parts":[["2014"]]},"title":"Saiba mais sobre streaming, a tecnologia que se popularizou na web 2.0","type":"webpage"},"uris":["http://www.mendeley.com/documents/?uuid=3950c31e-389c-472a-8db0-9557c66b5777"]}],"mendeley":{"formattedCitation":"(COUTINHO, 2014)","plainTextFormattedCitation":"(COUTINHO, 2014)","previouslyFormattedCitation":"(COUTINHO, 2014)"},"properties":{"noteIndex":0},"schema":"https://github.com/citation-style-language/schema/raw/master/csl-citation.json"}</w:instrText>
      </w:r>
      <w:r w:rsidRPr="009F604A">
        <w:rPr>
          <w:rFonts w:cs="Arial"/>
        </w:rPr>
        <w:fldChar w:fldCharType="separate"/>
      </w:r>
      <w:r w:rsidRPr="009F604A">
        <w:rPr>
          <w:rFonts w:cs="Arial"/>
          <w:noProof/>
        </w:rPr>
        <w:t>(COUTINHO, 2014)</w:t>
      </w:r>
      <w:r w:rsidRPr="009F604A">
        <w:rPr>
          <w:rFonts w:cs="Arial"/>
        </w:rPr>
        <w:fldChar w:fldCharType="end"/>
      </w:r>
      <w:r w:rsidRPr="009F604A">
        <w:rPr>
          <w:rFonts w:cs="Arial"/>
        </w:rPr>
        <w:t>.</w:t>
      </w:r>
      <w:r w:rsidR="008D6DAF" w:rsidRPr="009F604A">
        <w:rPr>
          <w:rFonts w:cs="Arial"/>
        </w:rPr>
        <w:t xml:space="preserve"> Com essa evolução, rapidamente o país alterou suas formas de consumo de pirataria, saindo de serviços de </w:t>
      </w:r>
      <w:r w:rsidR="008D6DAF" w:rsidRPr="009F604A">
        <w:rPr>
          <w:rFonts w:cs="Arial"/>
          <w:i/>
          <w:iCs/>
        </w:rPr>
        <w:t>P2P Sharing</w:t>
      </w:r>
      <w:r w:rsidR="008D6DAF" w:rsidRPr="009F604A">
        <w:rPr>
          <w:rFonts w:cs="Arial"/>
        </w:rPr>
        <w:t xml:space="preserve">, como </w:t>
      </w:r>
      <w:r w:rsidR="008D6DAF" w:rsidRPr="009F604A">
        <w:rPr>
          <w:rFonts w:cs="Arial"/>
          <w:i/>
          <w:iCs/>
        </w:rPr>
        <w:t>torrents</w:t>
      </w:r>
      <w:r w:rsidR="008D6DAF" w:rsidRPr="009F604A">
        <w:rPr>
          <w:rFonts w:cs="Arial"/>
        </w:rPr>
        <w:t xml:space="preserve">, e migrando para o </w:t>
      </w:r>
      <w:r w:rsidR="008D6DAF" w:rsidRPr="009F604A">
        <w:rPr>
          <w:rFonts w:cs="Arial"/>
          <w:i/>
          <w:iCs/>
        </w:rPr>
        <w:t>streaming</w:t>
      </w:r>
      <w:r w:rsidR="008D6DAF" w:rsidRPr="009F604A">
        <w:rPr>
          <w:rFonts w:cs="Arial"/>
        </w:rPr>
        <w:t xml:space="preserve">. Com isso, </w:t>
      </w:r>
      <w:r w:rsidR="008D6DAF" w:rsidRPr="009F604A">
        <w:rPr>
          <w:rFonts w:cs="Arial"/>
        </w:rPr>
        <w:lastRenderedPageBreak/>
        <w:t xml:space="preserve">o Brasil se tornou o quarto maior consumidor de conteúdos distribuídos ilegalmente no mundo, perdendo R$146,3 bilhões em receitas na indústria cinematográfica em decorrência destas atividades </w:t>
      </w:r>
      <w:r w:rsidR="008D6DAF" w:rsidRPr="009F604A">
        <w:rPr>
          <w:rFonts w:cs="Arial"/>
        </w:rPr>
        <w:fldChar w:fldCharType="begin" w:fldLock="1"/>
      </w:r>
      <w:r w:rsidR="008D6DAF" w:rsidRPr="009F604A">
        <w:rPr>
          <w:rFonts w:cs="Arial"/>
        </w:rPr>
        <w:instrText>ADDIN CSL_CITATION {"citationItems":[{"id":"ITEM-1","itemData":{"URL":"https://www.muso.com/magazine/global-piracy-increases-throughout-2017-muso-reveals","accessed":{"date-parts":[["2020","2","20"]]},"author":[{"dropping-particle":"","family":"Muso","given":"","non-dropping-particle":"","parse-names":false,"suffix":""}],"id":"ITEM-1","issued":{"date-parts":[["2018"]]},"title":"Global piracy increases throughout 2017, MUSO Reveals","type":"webpage"},"uris":["http://www.mendeley.com/documents/?uuid=173a7425-fccc-4a1b-8e69-61ac744fe7c4"]}],"mendeley":{"formattedCitation":"(MUSO, 2018)","plainTextFormattedCitation":"(MUSO, 2018)","previouslyFormattedCitation":"(MUSO, 2018)"},"properties":{"noteIndex":0},"schema":"https://github.com/citation-style-language/schema/raw/master/csl-citation.json"}</w:instrText>
      </w:r>
      <w:r w:rsidR="008D6DAF" w:rsidRPr="009F604A">
        <w:rPr>
          <w:rFonts w:cs="Arial"/>
        </w:rPr>
        <w:fldChar w:fldCharType="separate"/>
      </w:r>
      <w:r w:rsidR="008D6DAF" w:rsidRPr="009F604A">
        <w:rPr>
          <w:rFonts w:cs="Arial"/>
          <w:noProof/>
        </w:rPr>
        <w:t>(MUSO, 2018)</w:t>
      </w:r>
      <w:r w:rsidR="008D6DAF" w:rsidRPr="009F604A">
        <w:rPr>
          <w:rFonts w:cs="Arial"/>
        </w:rPr>
        <w:fldChar w:fldCharType="end"/>
      </w:r>
      <w:r w:rsidR="008D6DAF" w:rsidRPr="009F604A">
        <w:rPr>
          <w:rFonts w:cs="Arial"/>
        </w:rPr>
        <w:t>.</w:t>
      </w:r>
    </w:p>
    <w:p w14:paraId="60F54417" w14:textId="53329C91" w:rsidR="008D6DAF" w:rsidRPr="009F604A" w:rsidRDefault="008D6DAF" w:rsidP="009470DF">
      <w:pPr>
        <w:rPr>
          <w:rFonts w:cs="Arial"/>
        </w:rPr>
      </w:pPr>
      <w:r w:rsidRPr="009F604A">
        <w:rPr>
          <w:rFonts w:cs="Arial"/>
        </w:rPr>
        <w:t xml:space="preserve">Portanto, vê-se que mesmo com soluções legítimas para a obtenção de conteúdo, o consumidor ainda busca fontes piratas. Essa procura é orientada por diversos fatores, como falta de recursos financeiros para pagar as mensalidades legítimas, variedade de conteúdo e facilidade de busca e acesso </w:t>
      </w:r>
      <w:r w:rsidRPr="009F604A">
        <w:rPr>
          <w:rFonts w:cs="Arial"/>
        </w:rPr>
        <w:fldChar w:fldCharType="begin" w:fldLock="1"/>
      </w:r>
      <w:r w:rsidR="00483E3A" w:rsidRPr="009F604A">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plainTextFormattedCitation":"(HIPÓLITO; MASCENA, 2020)","previouslyFormattedCitation":"(HIPÓLITO; MASCENA, 2020)"},"properties":{"noteIndex":0},"schema":"https://github.com/citation-style-language/schema/raw/master/csl-citation.json"}</w:instrText>
      </w:r>
      <w:r w:rsidRPr="009F604A">
        <w:rPr>
          <w:rFonts w:cs="Arial"/>
        </w:rPr>
        <w:fldChar w:fldCharType="separate"/>
      </w:r>
      <w:r w:rsidRPr="009F604A">
        <w:rPr>
          <w:rFonts w:cs="Arial"/>
          <w:noProof/>
        </w:rPr>
        <w:t>(HIPÓLITO; MASCENA, 2020)</w:t>
      </w:r>
      <w:r w:rsidRPr="009F604A">
        <w:rPr>
          <w:rFonts w:cs="Arial"/>
        </w:rPr>
        <w:fldChar w:fldCharType="end"/>
      </w:r>
      <w:r w:rsidRPr="009F604A">
        <w:rPr>
          <w:rFonts w:cs="Arial"/>
        </w:rPr>
        <w:t>.</w:t>
      </w:r>
      <w:r w:rsidR="00483E3A" w:rsidRPr="009F604A">
        <w:rPr>
          <w:rFonts w:cs="Arial"/>
        </w:rPr>
        <w:t xml:space="preserve"> Além disso, socialmente o consumo de conteúdos piratas foi normalizado com o tempo</w:t>
      </w:r>
      <w:r w:rsidR="0016178C">
        <w:rPr>
          <w:rFonts w:cs="Arial"/>
        </w:rPr>
        <w:t>. Apesar de controverso, o consumo de pirataria digital vem</w:t>
      </w:r>
      <w:r w:rsidR="00483E3A" w:rsidRPr="009F604A">
        <w:rPr>
          <w:rFonts w:cs="Arial"/>
        </w:rPr>
        <w:t xml:space="preserve"> sendo visto pelos consumidores como comportamentos não só comuns, mas até mesmo como empreendedores da contra-cultura </w:t>
      </w:r>
      <w:r w:rsidR="00483E3A" w:rsidRPr="009F604A">
        <w:rPr>
          <w:rFonts w:cs="Arial"/>
        </w:rPr>
        <w:fldChar w:fldCharType="begin" w:fldLock="1"/>
      </w:r>
      <w:r w:rsidR="003822CF">
        <w:rPr>
          <w:rFonts w:cs="Arial"/>
        </w:rPr>
        <w:instrText>ADDIN CSL_CITATION {"citationItems":[{"id":"ITEM-1","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1","issued":{"date-parts":[["2020"]]},"title":"“ No piracy talk ” : how online brand communities work to denormalize controversial gaming practices","type":"article-journal"},"uris":["http://www.mendeley.com/documents/?uuid=deb00cfb-488a-4418-a3f1-637ffe2f197d"]},{"id":"ITEM-2","itemData":{"author":[{"dropping-particle":"da","family":"Rimini","given":"Francesca","non-dropping-particle":"","parse-names":false,"suffix":""},{"dropping-particle":"","family":"Marshall","given":"Jonathan","non-dropping-particle":"","parse-names":false,"suffix":""}],"chapter-number":"09","container-title":"Piracy: Leakages from Modernity","id":"ITEM-2","issued":{"date-parts":[["2014"]]},"page":"323-344","title":"Piracy is Normal, Piracy is Boring: Systemic Disruption as Everyday Life","type":"chapter"},"uris":["http://www.mendeley.com/documents/?uuid=1628d46a-7029-4c37-ba95-a60d07978e95"]}],"mendeley":{"formattedCitation":"(RIMINI; MARSHALL, 2014;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sidR="00483E3A" w:rsidRPr="009F604A">
        <w:rPr>
          <w:rFonts w:cs="Arial"/>
        </w:rPr>
        <w:fldChar w:fldCharType="separate"/>
      </w:r>
      <w:r w:rsidR="00483E3A" w:rsidRPr="009F604A">
        <w:rPr>
          <w:rFonts w:cs="Arial"/>
          <w:noProof/>
        </w:rPr>
        <w:t>(RIMINI; MARSHALL, 2014; SCARABOTO; ALMEIDA; FLECK, 2020)</w:t>
      </w:r>
      <w:r w:rsidR="00483E3A" w:rsidRPr="009F604A">
        <w:rPr>
          <w:rFonts w:cs="Arial"/>
        </w:rPr>
        <w:fldChar w:fldCharType="end"/>
      </w:r>
      <w:r w:rsidR="00483E3A" w:rsidRPr="009F604A">
        <w:rPr>
          <w:rFonts w:cs="Arial"/>
        </w:rPr>
        <w:t>.</w:t>
      </w:r>
    </w:p>
    <w:p w14:paraId="0B74715F" w14:textId="50D9EBA9" w:rsidR="00483E3A" w:rsidRPr="009F604A" w:rsidRDefault="00483E3A" w:rsidP="009470DF">
      <w:pPr>
        <w:rPr>
          <w:rFonts w:cs="Arial"/>
        </w:rPr>
      </w:pPr>
      <w:commentRangeStart w:id="2"/>
      <w:r w:rsidRPr="009F604A">
        <w:rPr>
          <w:rFonts w:cs="Arial"/>
        </w:rPr>
        <w:t>Com este contexto, é importante compreender as principais tendências deste mercado no Brasil, tanto no processo de compra do consumidor como onde, quanto e o quê tem sido consumido através de plataformas ilegais. Esta abordagem pode trazer um novo entendimento de quais são os fatores que levam à redução observada de receita da cadeia produtiva de audio-visual, bem como quais as melhores estratégias para combater as práticas.</w:t>
      </w:r>
      <w:commentRangeEnd w:id="2"/>
      <w:r w:rsidR="00B415E6">
        <w:rPr>
          <w:rStyle w:val="CommentReference"/>
        </w:rPr>
        <w:commentReference w:id="2"/>
      </w:r>
    </w:p>
    <w:p w14:paraId="5F02C35B" w14:textId="54AE1375" w:rsidR="009F604A" w:rsidRPr="009F604A" w:rsidRDefault="009F604A" w:rsidP="009470DF">
      <w:pPr>
        <w:rPr>
          <w:rFonts w:cs="Arial"/>
          <w:b/>
          <w:bCs/>
        </w:rPr>
      </w:pPr>
    </w:p>
    <w:p w14:paraId="352D5016" w14:textId="3EE5F645" w:rsidR="009F604A" w:rsidRPr="009F604A" w:rsidRDefault="009F604A" w:rsidP="00AE091A">
      <w:pPr>
        <w:pStyle w:val="Heading2"/>
        <w:ind w:firstLine="0"/>
      </w:pPr>
      <w:bookmarkStart w:id="3" w:name="_Toc56717384"/>
      <w:r w:rsidRPr="009F604A">
        <w:t xml:space="preserve">1.2 </w:t>
      </w:r>
      <w:r w:rsidR="00AE091A">
        <w:t>Objetivos</w:t>
      </w:r>
      <w:bookmarkEnd w:id="3"/>
    </w:p>
    <w:p w14:paraId="63FFAFD6" w14:textId="77777777" w:rsidR="009F604A" w:rsidRPr="009F604A" w:rsidRDefault="009F604A" w:rsidP="009470DF">
      <w:pPr>
        <w:rPr>
          <w:rFonts w:cs="Arial"/>
          <w:b/>
          <w:bCs/>
        </w:rPr>
      </w:pPr>
    </w:p>
    <w:p w14:paraId="5A99639A" w14:textId="3D404545" w:rsidR="00E92AF3" w:rsidRDefault="00483E3A" w:rsidP="00345EF9">
      <w:pPr>
        <w:rPr>
          <w:rFonts w:cs="Arial"/>
        </w:rPr>
      </w:pPr>
      <w:r w:rsidRPr="009F604A">
        <w:rPr>
          <w:rFonts w:cs="Arial"/>
        </w:rPr>
        <w:tab/>
        <w:t xml:space="preserve">O objetivo deste </w:t>
      </w:r>
      <w:r w:rsidR="009F604A" w:rsidRPr="009F604A">
        <w:rPr>
          <w:rFonts w:cs="Arial"/>
        </w:rPr>
        <w:t>trabalho</w:t>
      </w:r>
      <w:r w:rsidRPr="009F604A">
        <w:rPr>
          <w:rFonts w:cs="Arial"/>
        </w:rPr>
        <w:t xml:space="preserve"> é descrever as principais tendências do mercado de pirataria de filmes e séries através de tecnologia </w:t>
      </w:r>
      <w:r w:rsidRPr="009F604A">
        <w:rPr>
          <w:rFonts w:cs="Arial"/>
          <w:i/>
          <w:iCs/>
        </w:rPr>
        <w:t>streaming</w:t>
      </w:r>
      <w:r w:rsidRPr="009F604A">
        <w:rPr>
          <w:rFonts w:cs="Arial"/>
        </w:rPr>
        <w:t>, e os comportamentos que levam o consumidor deste mercado a usá-lo em detrimento do mercado legítimo.</w:t>
      </w:r>
      <w:r w:rsidR="00B85DFF">
        <w:rPr>
          <w:rFonts w:cs="Arial"/>
        </w:rPr>
        <w:t xml:space="preserve"> Com este objetivo em mente, formula-se a pergunta de pesquisa deste trabalho: “Quanto e por que o consumidor brasileiro busca a pirataria?”.</w:t>
      </w:r>
    </w:p>
    <w:p w14:paraId="65AE432E" w14:textId="1ECC1504" w:rsidR="00345EF9" w:rsidRDefault="00345EF9" w:rsidP="00345EF9">
      <w:pPr>
        <w:rPr>
          <w:rFonts w:cs="Arial"/>
        </w:rPr>
      </w:pPr>
    </w:p>
    <w:p w14:paraId="164EF0A1" w14:textId="297F18A0" w:rsidR="00345EF9" w:rsidRDefault="00345EF9" w:rsidP="00345EF9">
      <w:pPr>
        <w:rPr>
          <w:rFonts w:cs="Arial"/>
        </w:rPr>
      </w:pPr>
    </w:p>
    <w:p w14:paraId="0B24E383" w14:textId="16B87B10" w:rsidR="00345EF9" w:rsidRDefault="00345EF9" w:rsidP="00345EF9">
      <w:pPr>
        <w:rPr>
          <w:rFonts w:cs="Arial"/>
        </w:rPr>
      </w:pPr>
    </w:p>
    <w:p w14:paraId="3E55CF08" w14:textId="7CF444E9" w:rsidR="00345EF9" w:rsidRDefault="00345EF9" w:rsidP="00345EF9">
      <w:pPr>
        <w:rPr>
          <w:rFonts w:cs="Arial"/>
        </w:rPr>
      </w:pPr>
    </w:p>
    <w:p w14:paraId="4204AB23" w14:textId="77777777" w:rsidR="00345EF9" w:rsidRDefault="00345EF9" w:rsidP="00345EF9">
      <w:pPr>
        <w:rPr>
          <w:rFonts w:cs="Arial"/>
        </w:rPr>
      </w:pPr>
    </w:p>
    <w:p w14:paraId="10FF62D0" w14:textId="77777777" w:rsidR="00345EF9" w:rsidRPr="009F604A" w:rsidRDefault="00345EF9" w:rsidP="00345EF9">
      <w:pPr>
        <w:rPr>
          <w:rFonts w:cs="Arial"/>
        </w:rPr>
      </w:pPr>
    </w:p>
    <w:p w14:paraId="715C5DF3" w14:textId="4072DCA3" w:rsidR="00B415E6" w:rsidRDefault="00FF7497" w:rsidP="00345EF9">
      <w:pPr>
        <w:pStyle w:val="Heading1"/>
        <w:numPr>
          <w:ilvl w:val="0"/>
          <w:numId w:val="4"/>
        </w:numPr>
      </w:pPr>
      <w:bookmarkStart w:id="4" w:name="_Toc56717385"/>
      <w:r>
        <w:lastRenderedPageBreak/>
        <w:t>REFERENCIAL TEÓRICO</w:t>
      </w:r>
      <w:bookmarkEnd w:id="4"/>
    </w:p>
    <w:p w14:paraId="0C64FEC0" w14:textId="77777777" w:rsidR="00345EF9" w:rsidRDefault="00345EF9" w:rsidP="00345EF9">
      <w:pPr>
        <w:ind w:firstLine="0"/>
      </w:pPr>
    </w:p>
    <w:p w14:paraId="32EF0042" w14:textId="11873E12" w:rsidR="0016178C" w:rsidRDefault="00B415E6" w:rsidP="00345EF9">
      <w:pPr>
        <w:pStyle w:val="Heading2"/>
        <w:ind w:firstLine="0"/>
      </w:pPr>
      <w:bookmarkStart w:id="5" w:name="_Toc56717386"/>
      <w:r>
        <w:t xml:space="preserve">2.1 </w:t>
      </w:r>
      <w:r w:rsidR="0016178C">
        <w:t>O processo de compra</w:t>
      </w:r>
      <w:bookmarkEnd w:id="5"/>
    </w:p>
    <w:p w14:paraId="54DEC868" w14:textId="77777777" w:rsidR="003822CF" w:rsidRDefault="003822CF" w:rsidP="00AE554D">
      <w:pPr>
        <w:pStyle w:val="ListParagraph"/>
        <w:ind w:left="396"/>
        <w:rPr>
          <w:rFonts w:cs="Arial"/>
          <w:b/>
          <w:bCs/>
        </w:rPr>
      </w:pPr>
    </w:p>
    <w:p w14:paraId="7A931156" w14:textId="41DF917C" w:rsidR="000D78BF" w:rsidRDefault="003822CF" w:rsidP="00890591">
      <w:pPr>
        <w:pStyle w:val="ListParagraph"/>
        <w:ind w:left="0" w:firstLine="360"/>
        <w:rPr>
          <w:rFonts w:cs="Arial"/>
        </w:rPr>
      </w:pPr>
      <w:r>
        <w:rPr>
          <w:rFonts w:cs="Arial"/>
        </w:rPr>
        <w:t xml:space="preserve">De maneira simplificada, o processo de compra de um consumidor pode ser dividido em 3 etapas pré-compra, compra e pós-compra. Na primeira delas, o consumidor identifica em si uma necessidade e busca informações acerca de que produtos ou serviços podem suprí-la, avaliando as diferentes opções do mercado. Na etapa de compra, o consumidor decide por qual opção seguir e efetua a compra. Por fim, ele avalia a eficácia da opção escolhida na solução de sua necessidade </w:t>
      </w:r>
      <w:r>
        <w:rPr>
          <w:rFonts w:cs="Arial"/>
        </w:rPr>
        <w:fldChar w:fldCharType="begin" w:fldLock="1"/>
      </w:r>
      <w:r w:rsidR="00321418">
        <w:rPr>
          <w:rFonts w:cs="Arial"/>
        </w:rPr>
        <w:instrText>ADDIN CSL_CITATION {"citationItems":[{"id":"ITEM-1","itemData":{"author":[{"dropping-particle":"","family":"Banov","given":"Márcia Regina","non-dropping-particle":"","parse-names":false,"suffix":""}],"editor":[{"dropping-particle":"","family":"Learning","given":"Cengage","non-dropping-particle":"","parse-names":false,"suffix":""}],"id":"ITEM-1","issued":{"date-parts":[["2017"]]},"publisher":"Cengage Learning","publisher-place":"São Paulo","title":"Comportamento do consumidor: Vencendo desafios","type":"book"},"uris":["http://www.mendeley.com/documents/?uuid=718a2b39-b825-46c2-9ef7-4e6136e2e8ea"]}],"mendeley":{"formattedCitation":"(BANOV, 2017)","plainTextFormattedCitation":"(BANOV, 2017)","previouslyFormattedCitation":"(BANOV, 2017)"},"properties":{"noteIndex":0},"schema":"https://github.com/citation-style-language/schema/raw/master/csl-citation.json"}</w:instrText>
      </w:r>
      <w:r>
        <w:rPr>
          <w:rFonts w:cs="Arial"/>
        </w:rPr>
        <w:fldChar w:fldCharType="separate"/>
      </w:r>
      <w:r w:rsidRPr="003822CF">
        <w:rPr>
          <w:rFonts w:cs="Arial"/>
          <w:noProof/>
        </w:rPr>
        <w:t>(BANOV, 2017)</w:t>
      </w:r>
      <w:r>
        <w:rPr>
          <w:rFonts w:cs="Arial"/>
        </w:rPr>
        <w:fldChar w:fldCharType="end"/>
      </w:r>
      <w:r>
        <w:rPr>
          <w:rFonts w:cs="Arial"/>
        </w:rPr>
        <w:t>.</w:t>
      </w:r>
    </w:p>
    <w:p w14:paraId="08B93FEE" w14:textId="38A5C7C6" w:rsidR="009E4C96" w:rsidRDefault="003C1F66" w:rsidP="003C1F66">
      <w:pPr>
        <w:pStyle w:val="ListParagraph"/>
        <w:ind w:left="0" w:firstLine="360"/>
        <w:rPr>
          <w:rFonts w:cs="Arial"/>
        </w:rPr>
      </w:pPr>
      <w:r w:rsidRPr="003C1F66">
        <w:rPr>
          <w:rFonts w:cs="Arial"/>
        </w:rPr>
        <w:t>Por essa divisão, nota-se que o papel das organizações, em qualquer mercado,</w:t>
      </w:r>
      <w:r>
        <w:rPr>
          <w:rFonts w:cs="Arial"/>
        </w:rPr>
        <w:t xml:space="preserve">  n</w:t>
      </w:r>
      <w:r w:rsidR="009E4C96">
        <w:rPr>
          <w:rFonts w:cs="Arial"/>
        </w:rPr>
        <w:t>ão é o de criar necessidades, mas de identificar as mesmas nos consumidores e desenvolver formas de atendê-las e então disponibilizá-las para que o consumidor possa comparar com as outras opções disponíveis no mercado</w:t>
      </w:r>
      <w:r w:rsidR="00321418">
        <w:rPr>
          <w:rFonts w:cs="Arial"/>
        </w:rPr>
        <w:t xml:space="preserve"> </w:t>
      </w:r>
      <w:r w:rsidR="00321418">
        <w:rPr>
          <w:rFonts w:cs="Arial"/>
        </w:rPr>
        <w:fldChar w:fldCharType="begin" w:fldLock="1"/>
      </w:r>
      <w:r w:rsidR="00DE6DED">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321418">
        <w:rPr>
          <w:rFonts w:cs="Arial"/>
        </w:rPr>
        <w:fldChar w:fldCharType="separate"/>
      </w:r>
      <w:r w:rsidR="00321418" w:rsidRPr="00321418">
        <w:rPr>
          <w:rFonts w:cs="Arial"/>
          <w:noProof/>
        </w:rPr>
        <w:t>(KOTLER; ARMSTRONG, 2017)</w:t>
      </w:r>
      <w:r w:rsidR="00321418">
        <w:rPr>
          <w:rFonts w:cs="Arial"/>
        </w:rPr>
        <w:fldChar w:fldCharType="end"/>
      </w:r>
      <w:r w:rsidR="00D169B9">
        <w:rPr>
          <w:rFonts w:cs="Arial"/>
        </w:rPr>
        <w:t>.</w:t>
      </w:r>
      <w:r w:rsidR="00DE6DED">
        <w:rPr>
          <w:rFonts w:cs="Arial"/>
        </w:rPr>
        <w:t xml:space="preserve"> Nestre processo de avaliação de alternativas, o consumidor compara a qualidade das soluções ofertadas e descarta aquelas que não atendem seus padrões desejados, conforme descrito por </w:t>
      </w:r>
      <w:r w:rsidR="00DE6DED">
        <w:rPr>
          <w:rFonts w:cs="Arial"/>
        </w:rPr>
        <w:fldChar w:fldCharType="begin" w:fldLock="1"/>
      </w:r>
      <w:r w:rsidR="00DE6DED">
        <w:rPr>
          <w:rFonts w:cs="Arial"/>
        </w:rPr>
        <w:instrText>ADDIN CSL_CITATION {"citationItems":[{"id":"ITEM-1","itemData":{"author":[{"dropping-particle":"","family":"Merlo","given":"Edgard","non-dropping-particle":"","parse-names":false,"suffix":""},{"dropping-particle":"","family":"Ceribeli","given":"Harrison","non-dropping-particle":"","parse-names":false,"suffix":""}],"edition":"1ª","editor":[{"dropping-particle":"","family":"LTC","given":"","non-dropping-particle":"","parse-names":false,"suffix":""}],"id":"ITEM-1","issued":{"date-parts":[["2014"]]},"publisher":"LTC","title":"Comportamento do Consumidor","type":"book"},"uris":["http://www.mendeley.com/documents/?uuid=1133735c-66c8-4567-af79-f980cfafe54b"]}],"mendeley":{"formattedCitation":"(MERLO; CERIBELI, 2014)","manualFormatting":"MERLO e CERIBELI (2014)","plainTextFormattedCitation":"(MERLO; CERIBELI, 2014)","previouslyFormattedCitation":"(MERLO; CERIBELI, 2014)"},"properties":{"noteIndex":0},"schema":"https://github.com/citation-style-language/schema/raw/master/csl-citation.json"}</w:instrText>
      </w:r>
      <w:r w:rsidR="00DE6DED">
        <w:rPr>
          <w:rFonts w:cs="Arial"/>
        </w:rPr>
        <w:fldChar w:fldCharType="separate"/>
      </w:r>
      <w:r w:rsidR="00DE6DED" w:rsidRPr="00DE6DED">
        <w:rPr>
          <w:rFonts w:cs="Arial"/>
          <w:noProof/>
        </w:rPr>
        <w:t>MERLO</w:t>
      </w:r>
      <w:r w:rsidR="00DE6DED">
        <w:rPr>
          <w:rFonts w:cs="Arial"/>
          <w:noProof/>
        </w:rPr>
        <w:t xml:space="preserve"> e</w:t>
      </w:r>
      <w:r w:rsidR="00DE6DED" w:rsidRPr="00DE6DED">
        <w:rPr>
          <w:rFonts w:cs="Arial"/>
          <w:noProof/>
        </w:rPr>
        <w:t xml:space="preserve"> CERIBELI </w:t>
      </w:r>
      <w:r w:rsidR="00DE6DED">
        <w:rPr>
          <w:rFonts w:cs="Arial"/>
          <w:noProof/>
        </w:rPr>
        <w:t>(</w:t>
      </w:r>
      <w:r w:rsidR="00DE6DED" w:rsidRPr="00DE6DED">
        <w:rPr>
          <w:rFonts w:cs="Arial"/>
          <w:noProof/>
        </w:rPr>
        <w:t>2014)</w:t>
      </w:r>
      <w:r w:rsidR="00DE6DED">
        <w:rPr>
          <w:rFonts w:cs="Arial"/>
        </w:rPr>
        <w:fldChar w:fldCharType="end"/>
      </w:r>
      <w:r w:rsidR="00DE6DED">
        <w:rPr>
          <w:rFonts w:cs="Arial"/>
        </w:rPr>
        <w:t xml:space="preserve">. No caso específico de mídias em </w:t>
      </w:r>
      <w:r w:rsidR="00DE6DED">
        <w:rPr>
          <w:rFonts w:cs="Arial"/>
          <w:i/>
          <w:iCs/>
        </w:rPr>
        <w:t>streaming</w:t>
      </w:r>
      <w:r w:rsidR="00DE6DED">
        <w:rPr>
          <w:rFonts w:cs="Arial"/>
        </w:rPr>
        <w:t>, por exemplo, poderiam ser a qualidade da imagem e do som, ou a velocidade na qual o conteúdo carrega em sua rede.</w:t>
      </w:r>
    </w:p>
    <w:p w14:paraId="0289041A" w14:textId="6A0876D2" w:rsidR="00DE6DED" w:rsidRDefault="00DE6DED" w:rsidP="00AE554D">
      <w:pPr>
        <w:pStyle w:val="ListParagraph"/>
        <w:ind w:left="0" w:firstLine="360"/>
        <w:rPr>
          <w:rFonts w:cs="Arial"/>
        </w:rPr>
      </w:pPr>
      <w:r>
        <w:rPr>
          <w:rFonts w:cs="Arial"/>
        </w:rPr>
        <w:t>Na etapa de compra, o consumidor toma a decisão final entre as alternativas restantes do processo de descarte e então ocorre a troca de valor, em busca da satisfação mútua</w:t>
      </w:r>
      <w:r w:rsidR="007117E9">
        <w:rPr>
          <w:rFonts w:cs="Arial"/>
        </w:rPr>
        <w:t xml:space="preserve"> </w:t>
      </w:r>
      <w:r w:rsidR="007117E9">
        <w:rPr>
          <w:rFonts w:cs="Arial"/>
        </w:rPr>
        <w:fldChar w:fldCharType="begin" w:fldLock="1"/>
      </w:r>
      <w:r w:rsidR="00672FE6">
        <w:rPr>
          <w:rFonts w:cs="Arial"/>
        </w:rPr>
        <w:instrText>ADDIN CSL_CITATION {"citationItems":[{"id":"ITEM-1","itemData":{"DOI":"10.1509/jppm.26.2.302","ISSN":"15477207","abstract":"The distinctive difference between the 1985 and the 2004 American Marketing Association definitions of marketing is the lack of exchange. In the new definition, a focus on creating and delivering value through customer relationships replaces the historical focus on the exchange paradigm. The authors welcome this change and discuss its implications, the limits of the exchange paradigm, the merits of value creation, and the future paradigm for marketing. © 2007, American Marketing Association.","author":[{"dropping-particle":"","family":"Sheth","given":"Jagdish N.","non-dropping-particle":"","parse-names":false,"suffix":""},{"dropping-particle":"","family":"Uslay","given":"Can","non-dropping-particle":"","parse-names":false,"suffix":""}],"container-title":"Journal of Public Policy and Marketing","id":"ITEM-1","issue":"2","issued":{"date-parts":[["2007"]]},"page":"302-307","title":"Implications of the revised definition of marketing: From exchange to value creation","type":"article-journal","volume":"26"},"uris":["http://www.mendeley.com/documents/?uuid=67ed1ecb-7c5a-4b6b-8719-2b7ca0c9f80d"]}],"mendeley":{"formattedCitation":"(SHETH; USLAY, 2007)","plainTextFormattedCitation":"(SHETH; USLAY, 2007)","previouslyFormattedCitation":"(SHETH; USLAY, 2007)"},"properties":{"noteIndex":0},"schema":"https://github.com/citation-style-language/schema/raw/master/csl-citation.json"}</w:instrText>
      </w:r>
      <w:r w:rsidR="007117E9">
        <w:rPr>
          <w:rFonts w:cs="Arial"/>
        </w:rPr>
        <w:fldChar w:fldCharType="separate"/>
      </w:r>
      <w:r w:rsidR="007117E9" w:rsidRPr="007117E9">
        <w:rPr>
          <w:rFonts w:cs="Arial"/>
          <w:noProof/>
        </w:rPr>
        <w:t>(SHETH; USLAY, 2007)</w:t>
      </w:r>
      <w:r w:rsidR="007117E9">
        <w:rPr>
          <w:rFonts w:cs="Arial"/>
        </w:rPr>
        <w:fldChar w:fldCharType="end"/>
      </w:r>
      <w:r w:rsidR="007117E9">
        <w:rPr>
          <w:rFonts w:cs="Arial"/>
        </w:rPr>
        <w:t>. Quer haja troca monetária ou não, é nesta etapa em que os esforços das organizações na etapa anterior convertem-se no seu objetivo final.</w:t>
      </w:r>
      <w:r w:rsidR="006D610F">
        <w:rPr>
          <w:rFonts w:cs="Arial"/>
        </w:rPr>
        <w:t xml:space="preserve"> Neste estágio, elementos como falta de tempo, impossibilidade de levantar sobre informações de alternativas e problemas financeiros inesperados ganham muito mais força que no anterior, podendo se tornarem decisivos na escolha da opção final.</w:t>
      </w:r>
    </w:p>
    <w:p w14:paraId="7A805356" w14:textId="620BA190" w:rsidR="00AE091A" w:rsidRPr="00345EF9" w:rsidRDefault="006D610F" w:rsidP="00345EF9">
      <w:pPr>
        <w:pStyle w:val="ListParagraph"/>
        <w:ind w:left="0" w:firstLine="360"/>
        <w:rPr>
          <w:rFonts w:cs="Arial"/>
        </w:rPr>
      </w:pPr>
      <w:r>
        <w:rPr>
          <w:rFonts w:cs="Arial"/>
        </w:rPr>
        <w:t xml:space="preserve">Já no pós-compra, o consumidor avalia se foi satisfeito ou não pela solução escolhida e reage de acordo. Se estiver, </w:t>
      </w:r>
      <w:r w:rsidR="00672FE6">
        <w:rPr>
          <w:rFonts w:cs="Arial"/>
        </w:rPr>
        <w:t xml:space="preserve">há boa chance do consumidor repetir a solução para necessidades similares ou repetidas, e de dividir sua solução com outros consumidores em sua rede. Se não estiver, no entanto, há a chance de iniciar um novo processo de compra para a mesma necessidade </w:t>
      </w:r>
      <w:r w:rsidR="00672FE6">
        <w:rPr>
          <w:rFonts w:cs="Arial"/>
        </w:rPr>
        <w:fldChar w:fldCharType="begin" w:fldLock="1"/>
      </w:r>
      <w:r w:rsidR="002823DC">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mendeley":{"formattedCitation":"(KOTLER; ARMSTRONG, 2017)","plainTextFormattedCitation":"(KOTLER; ARMSTRONG, 2017)","previouslyFormattedCitation":"(KOTLER; ARMSTRONG, 2017)"},"properties":{"noteIndex":0},"schema":"https://github.com/citation-style-language/schema/raw/master/csl-citation.json"}</w:instrText>
      </w:r>
      <w:r w:rsidR="00672FE6">
        <w:rPr>
          <w:rFonts w:cs="Arial"/>
        </w:rPr>
        <w:fldChar w:fldCharType="separate"/>
      </w:r>
      <w:r w:rsidR="00672FE6" w:rsidRPr="00672FE6">
        <w:rPr>
          <w:rFonts w:cs="Arial"/>
          <w:noProof/>
        </w:rPr>
        <w:t>(KOTLER; ARMSTRONG, 2017)</w:t>
      </w:r>
      <w:r w:rsidR="00672FE6">
        <w:rPr>
          <w:rFonts w:cs="Arial"/>
        </w:rPr>
        <w:fldChar w:fldCharType="end"/>
      </w:r>
      <w:r w:rsidR="00672FE6">
        <w:rPr>
          <w:rFonts w:cs="Arial"/>
        </w:rPr>
        <w:t>.</w:t>
      </w:r>
    </w:p>
    <w:p w14:paraId="0EF04C15" w14:textId="59D246C1" w:rsidR="002823DC" w:rsidRPr="00B415E6" w:rsidRDefault="00B415E6" w:rsidP="00345EF9">
      <w:pPr>
        <w:pStyle w:val="Heading2"/>
        <w:ind w:firstLine="0"/>
      </w:pPr>
      <w:bookmarkStart w:id="6" w:name="_Toc56717387"/>
      <w:r>
        <w:lastRenderedPageBreak/>
        <w:t xml:space="preserve">2.2 </w:t>
      </w:r>
      <w:r w:rsidR="00E258DD" w:rsidRPr="00B415E6">
        <w:t xml:space="preserve">A tecnologia de </w:t>
      </w:r>
      <w:r w:rsidR="0016178C" w:rsidRPr="00B415E6">
        <w:rPr>
          <w:i/>
          <w:iCs/>
        </w:rPr>
        <w:t>Streaming</w:t>
      </w:r>
      <w:bookmarkEnd w:id="6"/>
    </w:p>
    <w:p w14:paraId="1FA84BCE" w14:textId="2B578880" w:rsidR="002823DC" w:rsidRDefault="002823DC" w:rsidP="00AE554D">
      <w:pPr>
        <w:ind w:firstLine="348"/>
        <w:rPr>
          <w:rFonts w:cs="Arial"/>
        </w:rPr>
      </w:pPr>
    </w:p>
    <w:p w14:paraId="7F74CC96" w14:textId="49180BB6" w:rsidR="002131C2" w:rsidRDefault="002823DC" w:rsidP="00AE554D">
      <w:pPr>
        <w:ind w:firstLine="348"/>
        <w:rPr>
          <w:rFonts w:cs="Arial"/>
        </w:rPr>
      </w:pPr>
      <w:r>
        <w:rPr>
          <w:rFonts w:cs="Arial"/>
          <w:i/>
          <w:iCs/>
        </w:rPr>
        <w:t>Streaming</w:t>
      </w:r>
      <w:r>
        <w:rPr>
          <w:rFonts w:cs="Arial"/>
        </w:rPr>
        <w:t xml:space="preserve"> é o nome dado à tecnologia de carregar conteúdos disponíveis na Internet e reproduzí-los quase simultaneamente </w:t>
      </w:r>
      <w:r>
        <w:rPr>
          <w:rFonts w:cs="Arial"/>
        </w:rPr>
        <w:fldChar w:fldCharType="begin" w:fldLock="1"/>
      </w:r>
      <w:r w:rsidR="00675FE8">
        <w:rPr>
          <w:rFonts w:cs="Arial"/>
        </w:rPr>
        <w:instrText>ADDIN CSL_CITATION {"citationItems":[{"id":"ITEM-1","itemData":{"author":[{"dropping-particle":"","family":"Cambridge","given":"","non-dropping-particle":"","parse-names":false,"suffix":""}],"container-title":"Cambridge Dictionary","id":"ITEM-1","issued":{"date-parts":[["2020"]]},"publisher-place":"Cambridge","title":"Streaming","type":"chapter"},"uris":["http://www.mendeley.com/documents/?uuid=61270055-5bfa-4313-af79-e1a80af8d42e"]}],"mendeley":{"formattedCitation":"(CAMBRIDGE, 2020b)","manualFormatting":"(CAMBRIDGE, 2020, tradução própria)","plainTextFormattedCitation":"(CAMBRIDGE, 2020b)","previouslyFormattedCitation":"(CAMBRIDGE, 2020b)"},"properties":{"noteIndex":0},"schema":"https://github.com/citation-style-language/schema/raw/master/csl-citation.json"}</w:instrText>
      </w:r>
      <w:r>
        <w:rPr>
          <w:rFonts w:cs="Arial"/>
        </w:rPr>
        <w:fldChar w:fldCharType="separate"/>
      </w:r>
      <w:r w:rsidRPr="002823DC">
        <w:rPr>
          <w:rFonts w:cs="Arial"/>
          <w:noProof/>
        </w:rPr>
        <w:t>(CAMBRIDGE, 2020</w:t>
      </w:r>
      <w:r w:rsidR="00242994">
        <w:rPr>
          <w:rFonts w:cs="Arial"/>
          <w:noProof/>
        </w:rPr>
        <w:t>, tradução própria</w:t>
      </w:r>
      <w:r w:rsidRPr="002823DC">
        <w:rPr>
          <w:rFonts w:cs="Arial"/>
          <w:noProof/>
        </w:rPr>
        <w:t>)</w:t>
      </w:r>
      <w:r>
        <w:rPr>
          <w:rFonts w:cs="Arial"/>
        </w:rPr>
        <w:fldChar w:fldCharType="end"/>
      </w:r>
      <w:r>
        <w:rPr>
          <w:rFonts w:cs="Arial"/>
        </w:rPr>
        <w:t>. Esta tecnologia exi</w:t>
      </w:r>
      <w:r w:rsidR="002E3AD2">
        <w:rPr>
          <w:rFonts w:cs="Arial"/>
        </w:rPr>
        <w:t>ste desde os anos 1990</w:t>
      </w:r>
      <w:r w:rsidR="00242994">
        <w:rPr>
          <w:rFonts w:cs="Arial"/>
        </w:rPr>
        <w:t xml:space="preserve">, porém só se tornou uma opção viável com o surgimento do Youtube em 2005 e o início da adoção em massa da tecnologia de banda larga, que permitiu maior velocidade da conexão de Internet </w:t>
      </w:r>
      <w:r w:rsidR="00242994">
        <w:rPr>
          <w:rFonts w:cs="Arial"/>
        </w:rPr>
        <w:fldChar w:fldCharType="begin" w:fldLock="1"/>
      </w:r>
      <w:r w:rsidR="00A429B3">
        <w:rPr>
          <w:rFonts w:cs="Arial"/>
        </w:rPr>
        <w:instrText>ADDIN CSL_CITATION {"citationItems":[{"id":"ITEM-1","itemData":{"author":[{"dropping-particle":"","family":"Waterman","given":"David","non-dropping-particle":"","parse-names":false,"suffix":""},{"dropping-particle":"","family":"Sherman","given":"Ryland","non-dropping-particle":"","parse-names":false,"suffix":""},{"dropping-particle":"","family":"Ji","given":"Sung Wook","non-dropping-particle":"","parse-names":false,"suffix":""}],"container-title":"Telecommunications Policy","id":"ITEM-1","issue":"9","issued":{"date-parts":[["2013"]]},"page":"725-736","title":"The economics of online television: Industry development, aggregation, and “TV Everywhere”","type":"article-journal","volume":"37"},"uris":["http://www.mendeley.com/documents/?uuid=7c4a8c21-0814-4822-be89-0ec498116fd0"]}],"mendeley":{"formattedCitation":"(WATERMAN; SHERMAN; JI, 2013)","plainTextFormattedCitation":"(WATERMAN; SHERMAN; JI, 2013)","previouslyFormattedCitation":"(WATERMAN; SHERMAN; JI, 2013)"},"properties":{"noteIndex":0},"schema":"https://github.com/citation-style-language/schema/raw/master/csl-citation.json"}</w:instrText>
      </w:r>
      <w:r w:rsidR="00242994">
        <w:rPr>
          <w:rFonts w:cs="Arial"/>
        </w:rPr>
        <w:fldChar w:fldCharType="separate"/>
      </w:r>
      <w:r w:rsidR="00242994" w:rsidRPr="00242994">
        <w:rPr>
          <w:rFonts w:cs="Arial"/>
          <w:noProof/>
        </w:rPr>
        <w:t>(WATERMAN; SHERMAN; JI, 2013)</w:t>
      </w:r>
      <w:r w:rsidR="00242994">
        <w:rPr>
          <w:rFonts w:cs="Arial"/>
        </w:rPr>
        <w:fldChar w:fldCharType="end"/>
      </w:r>
      <w:r>
        <w:rPr>
          <w:rFonts w:cs="Arial"/>
        </w:rPr>
        <w:t>.</w:t>
      </w:r>
      <w:r w:rsidR="002131C2">
        <w:rPr>
          <w:rFonts w:cs="Arial"/>
        </w:rPr>
        <w:t xml:space="preserve"> </w:t>
      </w:r>
    </w:p>
    <w:p w14:paraId="6A19D50A" w14:textId="34C7C5C2" w:rsidR="00672FE6" w:rsidRDefault="002131C2" w:rsidP="00AE554D">
      <w:pPr>
        <w:ind w:firstLine="348"/>
        <w:rPr>
          <w:rFonts w:cs="Arial"/>
        </w:rPr>
      </w:pPr>
      <w:r>
        <w:rPr>
          <w:rFonts w:cs="Arial"/>
        </w:rPr>
        <w:t xml:space="preserve">Com isso, a distribuição de conteúdos </w:t>
      </w:r>
      <w:r>
        <w:rPr>
          <w:rFonts w:cs="Arial"/>
          <w:i/>
          <w:iCs/>
        </w:rPr>
        <w:t>online</w:t>
      </w:r>
      <w:r>
        <w:rPr>
          <w:rFonts w:cs="Arial"/>
        </w:rPr>
        <w:t xml:space="preserve"> sofreu uma revolução. Eliminando a necessidade de baixar todo o conteúdo previamente, o consumidor não necessita </w:t>
      </w:r>
      <w:r w:rsidR="00E258DD">
        <w:rPr>
          <w:rFonts w:cs="Arial"/>
        </w:rPr>
        <w:t xml:space="preserve">obrigatoriamente </w:t>
      </w:r>
      <w:r>
        <w:rPr>
          <w:rFonts w:cs="Arial"/>
        </w:rPr>
        <w:t xml:space="preserve">de outras formas de distribuição, como </w:t>
      </w:r>
      <w:r>
        <w:rPr>
          <w:rFonts w:cs="Arial"/>
          <w:i/>
          <w:iCs/>
        </w:rPr>
        <w:t>P2P Sharing</w:t>
      </w:r>
      <w:r>
        <w:rPr>
          <w:rFonts w:cs="Arial"/>
        </w:rPr>
        <w:t xml:space="preserve">, </w:t>
      </w:r>
      <w:r>
        <w:rPr>
          <w:rFonts w:cs="Arial"/>
          <w:i/>
          <w:iCs/>
        </w:rPr>
        <w:t>Bittorrent</w:t>
      </w:r>
      <w:r>
        <w:rPr>
          <w:rFonts w:cs="Arial"/>
        </w:rPr>
        <w:t xml:space="preserve"> e </w:t>
      </w:r>
      <w:r>
        <w:rPr>
          <w:rFonts w:cs="Arial"/>
          <w:i/>
          <w:iCs/>
        </w:rPr>
        <w:t xml:space="preserve">downloads </w:t>
      </w:r>
      <w:r>
        <w:rPr>
          <w:rFonts w:cs="Arial"/>
        </w:rPr>
        <w:t>diretos</w:t>
      </w:r>
      <w:r w:rsidR="00A429B3">
        <w:rPr>
          <w:rFonts w:cs="Arial"/>
        </w:rPr>
        <w:t xml:space="preserve"> </w:t>
      </w:r>
      <w:r w:rsidR="00A429B3">
        <w:rPr>
          <w:rFonts w:cs="Arial"/>
        </w:rPr>
        <w:fldChar w:fldCharType="begin" w:fldLock="1"/>
      </w:r>
      <w:r w:rsidR="00F97B3E">
        <w:rPr>
          <w:rFonts w:cs="Arial"/>
        </w:rPr>
        <w:instrText>ADDIN CSL_CITATION {"citationItems":[{"id":"ITEM-1","itemData":{"author":[{"dropping-particle":"","family":"Zambelli","given":"Alex","non-dropping-particle":"","parse-names":false,"suffix":""}],"container-title":"The Guardian","id":"ITEM-1","issued":{"date-parts":[["2013","3","1"]]},"publisher-place":"Londres","title":"A history of media streaming and the future of connected TV","type":"article-newspaper"},"uris":["http://www.mendeley.com/documents/?uuid=60491add-6b3e-4bd8-846c-739e82b0bdfd"]}],"mendeley":{"formattedCitation":"(ZAMBELLI, 2013)","plainTextFormattedCitation":"(ZAMBELLI, 2013)","previouslyFormattedCitation":"(ZAMBELLI, 2013)"},"properties":{"noteIndex":0},"schema":"https://github.com/citation-style-language/schema/raw/master/csl-citation.json"}</w:instrText>
      </w:r>
      <w:r w:rsidR="00A429B3">
        <w:rPr>
          <w:rFonts w:cs="Arial"/>
        </w:rPr>
        <w:fldChar w:fldCharType="separate"/>
      </w:r>
      <w:r w:rsidR="00A429B3" w:rsidRPr="00A429B3">
        <w:rPr>
          <w:rFonts w:cs="Arial"/>
          <w:noProof/>
        </w:rPr>
        <w:t>(ZAMBELLI, 2013)</w:t>
      </w:r>
      <w:r w:rsidR="00A429B3">
        <w:rPr>
          <w:rFonts w:cs="Arial"/>
        </w:rPr>
        <w:fldChar w:fldCharType="end"/>
      </w:r>
      <w:r>
        <w:rPr>
          <w:rFonts w:cs="Arial"/>
        </w:rPr>
        <w:t>. Assim, a obtenção de conteúdo fica progressivamente mais livre d</w:t>
      </w:r>
      <w:r w:rsidR="00A429B3">
        <w:rPr>
          <w:rFonts w:cs="Arial"/>
        </w:rPr>
        <w:t>e condições instáveis de internet e cada vez mais adaptável às vontades do consumidor.</w:t>
      </w:r>
    </w:p>
    <w:p w14:paraId="5546640E" w14:textId="7540029C" w:rsidR="00E258DD" w:rsidRPr="002131C2" w:rsidRDefault="00E258DD" w:rsidP="00AE554D">
      <w:pPr>
        <w:ind w:firstLine="348"/>
        <w:rPr>
          <w:rFonts w:cs="Arial"/>
        </w:rPr>
      </w:pPr>
      <w:r>
        <w:rPr>
          <w:rFonts w:cs="Arial"/>
        </w:rPr>
        <w:t>Assim, a maneira de consumir entretenimento sofreu uma revolução</w:t>
      </w:r>
      <w:r w:rsidR="00F97B3E">
        <w:rPr>
          <w:rFonts w:cs="Arial"/>
        </w:rPr>
        <w:t xml:space="preserve">. Através de catálogos online disponível em quaisquer dispositivos, o consumidor ganha o poder de acessar seus filmes e séries de qualquer lugar a qualquer momento </w:t>
      </w:r>
      <w:r w:rsidR="00F97B3E">
        <w:rPr>
          <w:rFonts w:cs="Arial"/>
        </w:rPr>
        <w:fldChar w:fldCharType="begin" w:fldLock="1"/>
      </w:r>
      <w:r w:rsidR="00057049">
        <w:rPr>
          <w:rFonts w:cs="Arial"/>
        </w:rPr>
        <w:instrText>ADDIN CSL_CITATION {"citationItems":[{"id":"ITEM-1","itemData":{"author":[{"dropping-particle":"","family":"Saccomori","given":"Camila","non-dropping-particle":"","parse-names":false,"suffix":""}],"container-title":"Revista Temática","id":"ITEM-1","issue":"4","issued":{"date-parts":[["2015"]]},"page":"53-68","title":"Qualquer coisa a qualquer hora em qualquer lugar: as novas experiências de consumo de seriados via Netflix","type":"article-journal","volume":"11"},"uris":["http://www.mendeley.com/documents/?uuid=589dbcdc-5eb2-4787-a543-eb21742c4af7"]}],"mendeley":{"formattedCitation":"(SACCOMORI, 2015)","plainTextFormattedCitation":"(SACCOMORI, 2015)","previouslyFormattedCitation":"(SACCOMORI, 2015)"},"properties":{"noteIndex":0},"schema":"https://github.com/citation-style-language/schema/raw/master/csl-citation.json"}</w:instrText>
      </w:r>
      <w:r w:rsidR="00F97B3E">
        <w:rPr>
          <w:rFonts w:cs="Arial"/>
        </w:rPr>
        <w:fldChar w:fldCharType="separate"/>
      </w:r>
      <w:r w:rsidR="00F97B3E" w:rsidRPr="00F97B3E">
        <w:rPr>
          <w:rFonts w:cs="Arial"/>
          <w:noProof/>
        </w:rPr>
        <w:t>(SACCOMORI, 2015)</w:t>
      </w:r>
      <w:r w:rsidR="00F97B3E">
        <w:rPr>
          <w:rFonts w:cs="Arial"/>
        </w:rPr>
        <w:fldChar w:fldCharType="end"/>
      </w:r>
      <w:r w:rsidR="007D6816">
        <w:rPr>
          <w:rFonts w:cs="Arial"/>
        </w:rPr>
        <w:t>, o que criou um mercado altamente competitivo entre as diferentes organizaçõesque abordaram as oportunidades que surgiram.</w:t>
      </w:r>
    </w:p>
    <w:p w14:paraId="777A47FE" w14:textId="77777777" w:rsidR="002131C2" w:rsidRPr="002E3AD2" w:rsidRDefault="002131C2" w:rsidP="00AE554D">
      <w:pPr>
        <w:ind w:firstLine="348"/>
        <w:rPr>
          <w:rFonts w:cs="Arial"/>
        </w:rPr>
      </w:pPr>
    </w:p>
    <w:p w14:paraId="1C8F00DD" w14:textId="64C731CD" w:rsidR="0016178C" w:rsidRPr="00B415E6" w:rsidRDefault="00B415E6" w:rsidP="00345EF9">
      <w:pPr>
        <w:pStyle w:val="Heading2"/>
        <w:ind w:firstLine="0"/>
      </w:pPr>
      <w:bookmarkStart w:id="7" w:name="_Toc56717388"/>
      <w:r>
        <w:t xml:space="preserve">2.3 </w:t>
      </w:r>
      <w:r w:rsidR="0016178C" w:rsidRPr="00B415E6">
        <w:t>Pirataria</w:t>
      </w:r>
      <w:bookmarkEnd w:id="7"/>
    </w:p>
    <w:p w14:paraId="31E47EDD" w14:textId="667E692F" w:rsidR="00E92AF3" w:rsidRDefault="00E92AF3" w:rsidP="00B415E6">
      <w:pPr>
        <w:pStyle w:val="Heading2"/>
      </w:pPr>
    </w:p>
    <w:p w14:paraId="1A962F88" w14:textId="5D4C17F8" w:rsidR="007D6816" w:rsidRDefault="007D6816" w:rsidP="00057049">
      <w:pPr>
        <w:ind w:firstLine="396"/>
        <w:rPr>
          <w:rFonts w:cs="Arial"/>
        </w:rPr>
      </w:pPr>
      <w:r>
        <w:rPr>
          <w:rFonts w:cs="Arial"/>
        </w:rPr>
        <w:t>A atividade de</w:t>
      </w:r>
      <w:r w:rsidR="00057049">
        <w:rPr>
          <w:rFonts w:cs="Arial"/>
        </w:rPr>
        <w:t xml:space="preserve"> pirataria digital se refere à prática de copiar </w:t>
      </w:r>
      <w:r w:rsidR="00057049">
        <w:rPr>
          <w:rFonts w:cs="Arial"/>
          <w:i/>
          <w:iCs/>
        </w:rPr>
        <w:t>softwares</w:t>
      </w:r>
      <w:r w:rsidR="00057049">
        <w:rPr>
          <w:rFonts w:cs="Arial"/>
        </w:rPr>
        <w:t xml:space="preserve"> e conteúdos da Internet e distribuí-los de maneira ilegal </w:t>
      </w:r>
      <w:r w:rsidR="00057049">
        <w:rPr>
          <w:rFonts w:cs="Arial"/>
        </w:rPr>
        <w:fldChar w:fldCharType="begin" w:fldLock="1"/>
      </w:r>
      <w:r w:rsidR="00675FE8">
        <w:rPr>
          <w:rFonts w:cs="Arial"/>
        </w:rPr>
        <w:instrText>ADDIN CSL_CITATION {"citationItems":[{"id":"ITEM-1","itemData":{"author":[{"dropping-particle":"","family":"Cambridge","given":"","non-dropping-particle":"","parse-names":false,"suffix":""}],"chapter-number":"Piracy","container-title":"Cambridge Dictionary","id":"ITEM-1","issued":{"date-parts":[["2020"]]},"publisher-place":"Cambridge","title":"Piracy","type":"chapter"},"uris":["http://www.mendeley.com/documents/?uuid=3606b91c-ba37-48ca-8eb5-ae924496ff0d"]}],"mendeley":{"formattedCitation":"(CAMBRIDGE, 2020a)","plainTextFormattedCitation":"(CAMBRIDGE, 2020a)","previouslyFormattedCitation":"(CAMBRIDGE, 2020a)"},"properties":{"noteIndex":0},"schema":"https://github.com/citation-style-language/schema/raw/master/csl-citation.json"}</w:instrText>
      </w:r>
      <w:r w:rsidR="00057049">
        <w:rPr>
          <w:rFonts w:cs="Arial"/>
        </w:rPr>
        <w:fldChar w:fldCharType="separate"/>
      </w:r>
      <w:r w:rsidR="00057049" w:rsidRPr="00057049">
        <w:rPr>
          <w:rFonts w:cs="Arial"/>
          <w:noProof/>
        </w:rPr>
        <w:t>(CAMBRIDGE, 2020a)</w:t>
      </w:r>
      <w:r w:rsidR="00057049">
        <w:rPr>
          <w:rFonts w:cs="Arial"/>
        </w:rPr>
        <w:fldChar w:fldCharType="end"/>
      </w:r>
      <w:r w:rsidR="00057049">
        <w:rPr>
          <w:rFonts w:cs="Arial"/>
        </w:rPr>
        <w:t xml:space="preserve">. </w:t>
      </w:r>
      <w:r w:rsidR="00675FE8">
        <w:rPr>
          <w:rFonts w:cs="Arial"/>
        </w:rPr>
        <w:t xml:space="preserve">Os motivos que levam os consumidores a buscar atividades ilegais para suprir suas necessidades podem </w:t>
      </w:r>
      <w:r w:rsidR="00B72F08">
        <w:rPr>
          <w:rFonts w:cs="Arial"/>
        </w:rPr>
        <w:t xml:space="preserve">estar nos campos </w:t>
      </w:r>
      <w:r w:rsidR="00A9108E">
        <w:rPr>
          <w:rFonts w:cs="Arial"/>
        </w:rPr>
        <w:t>sócio-econômicos,</w:t>
      </w:r>
      <w:r w:rsidR="00B72F08">
        <w:rPr>
          <w:rFonts w:cs="Arial"/>
        </w:rPr>
        <w:t xml:space="preserve"> de</w:t>
      </w:r>
      <w:r w:rsidR="00A9108E">
        <w:rPr>
          <w:rFonts w:cs="Arial"/>
        </w:rPr>
        <w:t xml:space="preserve"> soluções de dilemas morais, </w:t>
      </w:r>
      <w:r w:rsidR="00B72F08">
        <w:rPr>
          <w:rFonts w:cs="Arial"/>
        </w:rPr>
        <w:t xml:space="preserve">de </w:t>
      </w:r>
      <w:r w:rsidR="00A9108E">
        <w:rPr>
          <w:rFonts w:cs="Arial"/>
        </w:rPr>
        <w:t xml:space="preserve">comparação de resultados ou </w:t>
      </w:r>
      <w:r w:rsidR="00B72F08">
        <w:rPr>
          <w:rFonts w:cs="Arial"/>
        </w:rPr>
        <w:t xml:space="preserve">de </w:t>
      </w:r>
      <w:r w:rsidR="00A9108E">
        <w:rPr>
          <w:rFonts w:cs="Arial"/>
        </w:rPr>
        <w:t>reforço positivo ou negativo</w:t>
      </w:r>
      <w:r w:rsidR="00675FE8">
        <w:rPr>
          <w:rFonts w:cs="Arial"/>
        </w:rPr>
        <w:t xml:space="preserve"> </w:t>
      </w:r>
      <w:r w:rsidR="00675FE8">
        <w:rPr>
          <w:rFonts w:cs="Arial"/>
        </w:rPr>
        <w:fldChar w:fldCharType="begin" w:fldLock="1"/>
      </w:r>
      <w:r w:rsidR="00B2209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sidR="00675FE8">
        <w:rPr>
          <w:rFonts w:cs="Arial"/>
        </w:rPr>
        <w:fldChar w:fldCharType="separate"/>
      </w:r>
      <w:r w:rsidR="00675FE8" w:rsidRPr="00675FE8">
        <w:rPr>
          <w:rFonts w:cs="Arial"/>
          <w:noProof/>
        </w:rPr>
        <w:t>(EISEND, 2019)</w:t>
      </w:r>
      <w:r w:rsidR="00675FE8">
        <w:rPr>
          <w:rFonts w:cs="Arial"/>
        </w:rPr>
        <w:fldChar w:fldCharType="end"/>
      </w:r>
      <w:r w:rsidR="00A9108E">
        <w:rPr>
          <w:rFonts w:cs="Arial"/>
        </w:rPr>
        <w:t xml:space="preserve">. </w:t>
      </w:r>
    </w:p>
    <w:p w14:paraId="77127382" w14:textId="0A4DF4F7" w:rsidR="00B22098" w:rsidRDefault="00B22098" w:rsidP="00057049">
      <w:pPr>
        <w:ind w:firstLine="396"/>
        <w:rPr>
          <w:rFonts w:cs="Arial"/>
        </w:rPr>
      </w:pPr>
      <w:r>
        <w:rPr>
          <w:rFonts w:cs="Arial"/>
        </w:rPr>
        <w:t xml:space="preserve">O estudo de </w:t>
      </w:r>
      <w:r>
        <w:rPr>
          <w:rFonts w:cs="Arial"/>
        </w:rPr>
        <w:fldChar w:fldCharType="begin" w:fldLock="1"/>
      </w:r>
      <w:r>
        <w:rPr>
          <w:rFonts w:cs="Arial"/>
        </w:rPr>
        <w:instrText>ADDIN CSL_CITATION {"citationItems":[{"id":"ITEM-1","itemData":{"DOI":"10.21529/resi.2003.0201004","ISBN":"0000000189514","ISSN":"1677-3071","abstract":"Este artigo tem por objetivo descrever a percepção do consumidor sobre o processo de compra de animes em mídia streaming e plataforma ilegal. O comportamento do consumidor foi investigado utilizando-se as etapas do processo de compra em relação às diferentes plataformas de animes, buscando conhecer suas preferências e percepção acerca das mídias streaming e pirata. Realizou-se uma survey com uma amostra de 252 respondentes. O estudo aponta que a relação dos consumidores de animes com as plataformas legais e ilegais é complexa. Os assinantes de serviços não abandonam o uso da pirataria, enquanto aqueles que utilizam apenas as plataformas ilegais afirmam, em maioria, não se interessar por assinar um serviço haja vista a existência das opções gratuitas, mesmo que sejam ilegais. Esse estudo revela o posicionamento e percepção do consumidor quanto à mídia pirata e pode contribuir para pesquisas em diferentes tipos de entretenimento digital.","author":[{"dropping-particle":"","family":"Hipólito","given":"Brennda Evaristo","non-dropping-particle":"","parse-names":false,"suffix":""},{"dropping-particle":"de","family":"Mascena","given":"Keysa Manuela Cunha","non-dropping-particle":"","parse-names":false,"suffix":""}],"container-title":"Consumer Behavior Review","id":"ITEM-1","issue":"1","issued":{"date-parts":[["2020"]]},"page":"38-52","title":"O Comportamento do Consumidor de Informações","type":"article-journal","volume":"4"},"uris":["http://www.mendeley.com/documents/?uuid=2ec4fe22-e80e-433f-8828-eb90b09df65a"]}],"mendeley":{"formattedCitation":"(HIPÓLITO; MASCENA, 2020)","manualFormatting":"HIPÓLITO e MASCENA (2020)","plainTextFormattedCitation":"(HIPÓLITO; MASCENA, 2020)","previouslyFormattedCitation":"(HIPÓLITO; MASCENA, 2020)"},"properties":{"noteIndex":0},"schema":"https://github.com/citation-style-language/schema/raw/master/csl-citation.json"}</w:instrText>
      </w:r>
      <w:r>
        <w:rPr>
          <w:rFonts w:cs="Arial"/>
        </w:rPr>
        <w:fldChar w:fldCharType="separate"/>
      </w:r>
      <w:r w:rsidRPr="00B22098">
        <w:rPr>
          <w:rFonts w:cs="Arial"/>
          <w:noProof/>
        </w:rPr>
        <w:t>HIPÓLITO</w:t>
      </w:r>
      <w:r>
        <w:rPr>
          <w:rFonts w:cs="Arial"/>
          <w:noProof/>
        </w:rPr>
        <w:t xml:space="preserve"> e</w:t>
      </w:r>
      <w:r w:rsidRPr="00B22098">
        <w:rPr>
          <w:rFonts w:cs="Arial"/>
          <w:noProof/>
        </w:rPr>
        <w:t xml:space="preserve"> MASCENA </w:t>
      </w:r>
      <w:r>
        <w:rPr>
          <w:rFonts w:cs="Arial"/>
          <w:noProof/>
        </w:rPr>
        <w:t>(</w:t>
      </w:r>
      <w:r w:rsidRPr="00B22098">
        <w:rPr>
          <w:rFonts w:cs="Arial"/>
          <w:noProof/>
        </w:rPr>
        <w:t>2020)</w:t>
      </w:r>
      <w:r>
        <w:rPr>
          <w:rFonts w:cs="Arial"/>
        </w:rPr>
        <w:fldChar w:fldCharType="end"/>
      </w:r>
      <w:r>
        <w:rPr>
          <w:rFonts w:cs="Arial"/>
        </w:rPr>
        <w:t xml:space="preserve"> indica que os fatores sócio-econômicos são ainda consideráveis no processo de consumo de consumidores de alguns gêneros de conteúdo via pirataria, uma vez que a busca de conteúdo gratuito é amplamente mencionada no espaço amostral do estudo.</w:t>
      </w:r>
    </w:p>
    <w:p w14:paraId="58282238" w14:textId="6FC58C5A" w:rsidR="00B22098" w:rsidRDefault="00B22098" w:rsidP="00057049">
      <w:pPr>
        <w:ind w:firstLine="396"/>
        <w:rPr>
          <w:rFonts w:cs="Arial"/>
        </w:rPr>
      </w:pPr>
      <w:r>
        <w:rPr>
          <w:rFonts w:cs="Arial"/>
        </w:rPr>
        <w:t xml:space="preserve">Por sua vez, </w:t>
      </w:r>
      <w:r>
        <w:rPr>
          <w:rFonts w:cs="Arial"/>
        </w:rPr>
        <w:fldChar w:fldCharType="begin" w:fldLock="1"/>
      </w:r>
      <w:r w:rsidR="00916F2F">
        <w:rPr>
          <w:rFonts w:cs="Arial"/>
        </w:rPr>
        <w:instrText>ADDIN CSL_CITATION {"citationItems":[{"id":"ITEM-1","itemData":{"author":[{"dropping-particle":"da","family":"Rimini","given":"Francesca","non-dropping-particle":"","parse-names":false,"suffix":""},{"dropping-particle":"","family":"Marshall","given":"Jonathan","non-dropping-particle":"","parse-names":false,"suffix":""}],"chapter-number":"09","container-title":"Piracy: Leakages from Modernity","id":"ITEM-1","issued":{"date-parts":[["2014"]]},"page":"323-344","title":"Piracy is Normal, Piracy is Boring: Systemic Disruption as Everyday Life","type":"chapter"},"uris":["http://www.mendeley.com/documents/?uuid=1628d46a-7029-4c37-ba95-a60d07978e95"]},{"id":"ITEM-2","itemData":{"DOI":"10.1108/INTR-12-2018-0529","author":[{"dropping-particle":"","family":"Scaraboto","given":"Daiane","non-dropping-particle":"","parse-names":false,"suffix":""},{"dropping-particle":"de","family":"Almeida","given":"Stefânia Ordovás","non-dropping-particle":"","parse-names":false,"suffix":""},{"dropping-particle":"","family":"Fleck","given":"João Pedro dos Santos","non-dropping-particle":"","parse-names":false,"suffix":""}],"container-title":"Emerald Publishing Ltd","id":"ITEM-2","issued":{"date-parts":[["2020"]]},"title":"“ No piracy talk ” : how online brand communities work to denormalize controversial gaming practices","type":"article-journal"},"uris":["http://www.mendeley.com/documents/?uuid=deb00cfb-488a-4418-a3f1-637ffe2f197d"]}],"mendeley":{"formattedCitation":"(RIMINI; MARSHALL, 2014; SCARABOTO; ALMEIDA; FLECK, 2020)","manualFormatting":"RIMINI; MARSHALL (2014) e SCARABOTO; ALMEIDA; FLECK (2020)","plainTextFormattedCitation":"(RIMINI; MARSHALL, 2014; SCARABOTO; ALMEIDA; FLECK, 2020)","previouslyFormattedCitation":"(RIMINI; MARSHALL, 2014; SCARABOTO; ALMEIDA; FLECK, 2020)"},"properties":{"noteIndex":0},"schema":"https://github.com/citation-style-language/schema/raw/master/csl-citation.json"}</w:instrText>
      </w:r>
      <w:r>
        <w:rPr>
          <w:rFonts w:cs="Arial"/>
        </w:rPr>
        <w:fldChar w:fldCharType="separate"/>
      </w:r>
      <w:r w:rsidRPr="00B22098">
        <w:rPr>
          <w:rFonts w:cs="Arial"/>
          <w:noProof/>
        </w:rPr>
        <w:t xml:space="preserve">RIMINI; MARSHALL </w:t>
      </w:r>
      <w:r>
        <w:rPr>
          <w:rFonts w:cs="Arial"/>
          <w:noProof/>
        </w:rPr>
        <w:t>(</w:t>
      </w:r>
      <w:r w:rsidRPr="00B22098">
        <w:rPr>
          <w:rFonts w:cs="Arial"/>
          <w:noProof/>
        </w:rPr>
        <w:t>2014</w:t>
      </w:r>
      <w:r>
        <w:rPr>
          <w:rFonts w:cs="Arial"/>
          <w:noProof/>
        </w:rPr>
        <w:t>) e</w:t>
      </w:r>
      <w:r w:rsidRPr="00B22098">
        <w:rPr>
          <w:rFonts w:cs="Arial"/>
          <w:noProof/>
        </w:rPr>
        <w:t xml:space="preserve"> SCARABOTO; ALMEIDA; FLECK </w:t>
      </w:r>
      <w:r>
        <w:rPr>
          <w:rFonts w:cs="Arial"/>
          <w:noProof/>
        </w:rPr>
        <w:t>(</w:t>
      </w:r>
      <w:r w:rsidRPr="00B22098">
        <w:rPr>
          <w:rFonts w:cs="Arial"/>
          <w:noProof/>
        </w:rPr>
        <w:t>2020)</w:t>
      </w:r>
      <w:r>
        <w:rPr>
          <w:rFonts w:cs="Arial"/>
        </w:rPr>
        <w:fldChar w:fldCharType="end"/>
      </w:r>
      <w:r>
        <w:rPr>
          <w:rFonts w:cs="Arial"/>
        </w:rPr>
        <w:t xml:space="preserve"> indicam que os consumidores em si não veem um dilema em relação ao </w:t>
      </w:r>
      <w:r>
        <w:rPr>
          <w:rFonts w:cs="Arial"/>
        </w:rPr>
        <w:lastRenderedPageBreak/>
        <w:t>consumo de conteúdos pirateados na Internet. Ao invés disso, eles veem a prática como algo normal e esperado. A controvérsia é vista apenas pelo lado das organizações, que esperam que os consumidores igualem a ilegalidade de roubo e furtos e evitem consumir</w:t>
      </w:r>
      <w:r w:rsidR="00916F2F">
        <w:rPr>
          <w:rFonts w:cs="Arial"/>
        </w:rPr>
        <w:t xml:space="preserve"> este tipo de conteúdo. Isso indica que a moralidade envolvida na pirataria é diferente daquelal presente na aquisição de bens e serviços físicos </w:t>
      </w:r>
      <w:r w:rsidR="00916F2F">
        <w:rPr>
          <w:rFonts w:cs="Arial"/>
        </w:rPr>
        <w:fldChar w:fldCharType="begin" w:fldLock="1"/>
      </w:r>
      <w:r w:rsidR="00916F2F">
        <w:rPr>
          <w:rFonts w:cs="Arial"/>
        </w:rPr>
        <w:instrText>ADDIN CSL_CITATION {"citationItems":[{"id":"ITEM-1","itemData":{"DOI":"10.17705/1jais.00545","ISSN":"15583457","abstract":"Digital piracy has been a chronic issue in intellectual property protection. With the prevalence of online technologies, digital piracy has become even more rampant, as digital resources can now be accessed and disseminated easily through the Internet. While the antecedents of piracy behaviors have been studied for years, previous studies often focus on a specific type of behavior or pirated content and the findings are far from conclusive. They do not paint a coherent picture of the impacts of antecedents. In this study, we focus on the role of morality by revealing the different levels of moral reasoning that can both deter and motivate users’ piracy intentions. Furthermore, we differentiate between two types of piracy behaviors (unauthorized copying/downloading vs. unauthorized sharing) and two categories of digital products (application software vs. music/movies), so that the differential impacts of the various antecedents can be assessed and articulated more clearly. We empirically evaluated the models in the four piracy contexts using a sample of 3,426 survey participants from a sizable IT-literate society. Our findings indicate the conflicting roles of morality in piracy intention and demonstrate its differential impacts across the two types of piracy behaviors, which can be generalized across the two categories of digital products. Our study sheds new light on end users’ considerations in accessing and disseminating unauthorized digital content. It also informs the design of copyright protection policies and sanction measures with different levels of specificity.","author":[{"dropping-particle":"","family":"Tam","given":"Kar Yan","non-dropping-particle":"","parse-names":false,"suffix":""},{"dropping-particle":"","family":"Feng","given":"Katherine Yue","non-dropping-particle":"","parse-names":false,"suffix":""},{"dropping-particle":"","family":"Kwan","given":"Samuel","non-dropping-particle":"","parse-names":false,"suffix":""}],"container-title":"Journal of the Association for Information Systems","id":"ITEM-1","issue":"5","issued":{"date-parts":[["2019"]]},"page":"604-628","title":"The role of morality in digital piracy: Understanding the deterrent and motivational effects of moral reasoning in different piracy contexts","type":"article-journal","volume":"20"},"uris":["http://www.mendeley.com/documents/?uuid=7c5f3500-081b-4e70-9a92-a4ce9d0107f3"]}],"mendeley":{"formattedCitation":"(TAM; FENG; KWAN, 2019)","plainTextFormattedCitation":"(TAM; FENG; KWAN, 2019)","previouslyFormattedCitation":"(TAM; FENG; KWAN, 2019)"},"properties":{"noteIndex":0},"schema":"https://github.com/citation-style-language/schema/raw/master/csl-citation.json"}</w:instrText>
      </w:r>
      <w:r w:rsidR="00916F2F">
        <w:rPr>
          <w:rFonts w:cs="Arial"/>
        </w:rPr>
        <w:fldChar w:fldCharType="separate"/>
      </w:r>
      <w:r w:rsidR="00916F2F" w:rsidRPr="00916F2F">
        <w:rPr>
          <w:rFonts w:cs="Arial"/>
          <w:noProof/>
        </w:rPr>
        <w:t>(TAM; FENG; KWAN, 2019)</w:t>
      </w:r>
      <w:r w:rsidR="00916F2F">
        <w:rPr>
          <w:rFonts w:cs="Arial"/>
        </w:rPr>
        <w:fldChar w:fldCharType="end"/>
      </w:r>
      <w:r w:rsidR="00916F2F">
        <w:rPr>
          <w:rFonts w:cs="Arial"/>
        </w:rPr>
        <w:t>.</w:t>
      </w:r>
    </w:p>
    <w:p w14:paraId="23866321" w14:textId="0C1670D4" w:rsidR="00916F2F" w:rsidRDefault="00916F2F" w:rsidP="00057049">
      <w:pPr>
        <w:ind w:firstLine="396"/>
        <w:rPr>
          <w:rFonts w:cs="Arial"/>
        </w:rPr>
      </w:pPr>
      <w:r>
        <w:rPr>
          <w:rFonts w:cs="Arial"/>
        </w:rPr>
        <w:t xml:space="preserve">Como o impedimento moral esperado não tem a proporção esperada, o processo de comparação de resultados no campo da pirataria digital segue os modelos do processo de pré compra descritos nos livros tradicionais </w:t>
      </w:r>
      <w:r>
        <w:rPr>
          <w:rFonts w:cs="Arial"/>
        </w:rPr>
        <w:fldChar w:fldCharType="begin" w:fldLock="1"/>
      </w:r>
      <w:r>
        <w:rPr>
          <w:rFonts w:cs="Arial"/>
        </w:rPr>
        <w:instrText>ADDIN CSL_CITATION {"citationItems":[{"id":"ITEM-1","itemData":{"author":[{"dropping-particle":"","family":"Kotler","given":"Philip T.","non-dropping-particle":"","parse-names":false,"suffix":""},{"dropping-particle":"","family":"Armstrong","given":"Gary","non-dropping-particle":"","parse-names":false,"suffix":""}],"edition":"17ª","editor":[{"dropping-particle":"","family":"Pearson","given":"","non-dropping-particle":"","parse-names":false,"suffix":""}],"id":"ITEM-1","issued":{"date-parts":[["2017"]]},"publisher":"Pearson","publisher-place":"Hanover","title":"Principles of Marketing","type":"book"},"uris":["http://www.mendeley.com/documents/?uuid=9e617c24-164b-45c1-a9e0-ae4f86672842"]},{"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KOTLER; ARMSTRONG, 2017; MERLO; CERIBELI, 2014)","plainTextFormattedCitation":"(KOTLER; ARMSTRONG, 2017; MERLO; CERIBELI, 2014)","previouslyFormattedCitation":"(KOTLER; ARMSTRONG, 2017; MERLO; CERIBELI, 2014)"},"properties":{"noteIndex":0},"schema":"https://github.com/citation-style-language/schema/raw/master/csl-citation.json"}</w:instrText>
      </w:r>
      <w:r>
        <w:rPr>
          <w:rFonts w:cs="Arial"/>
        </w:rPr>
        <w:fldChar w:fldCharType="separate"/>
      </w:r>
      <w:r w:rsidRPr="00916F2F">
        <w:rPr>
          <w:rFonts w:cs="Arial"/>
          <w:noProof/>
        </w:rPr>
        <w:t>(KOTLER; ARMSTRONG, 2017; MERLO; CERIBELI, 2014)</w:t>
      </w:r>
      <w:r>
        <w:rPr>
          <w:rFonts w:cs="Arial"/>
        </w:rPr>
        <w:fldChar w:fldCharType="end"/>
      </w:r>
      <w:r>
        <w:rPr>
          <w:rFonts w:cs="Arial"/>
        </w:rPr>
        <w:t xml:space="preserve">, e se dá no campo da qualidade, velocidade e pós-compra do conteúdo obtido </w:t>
      </w:r>
      <w:r>
        <w:rPr>
          <w:rFonts w:cs="Arial"/>
        </w:rPr>
        <w:fldChar w:fldCharType="begin" w:fldLock="1"/>
      </w:r>
      <w:r w:rsidR="00B72F08">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mendeley":{"formattedCitation":"(EISEND, 2019)","plainTextFormattedCitation":"(EISEND, 2019)","previouslyFormattedCitation":"(EISEND, 2019)"},"properties":{"noteIndex":0},"schema":"https://github.com/citation-style-language/schema/raw/master/csl-citation.json"}</w:instrText>
      </w:r>
      <w:r>
        <w:rPr>
          <w:rFonts w:cs="Arial"/>
        </w:rPr>
        <w:fldChar w:fldCharType="separate"/>
      </w:r>
      <w:r w:rsidRPr="00916F2F">
        <w:rPr>
          <w:rFonts w:cs="Arial"/>
          <w:noProof/>
        </w:rPr>
        <w:t>(EISEND, 2019)</w:t>
      </w:r>
      <w:r>
        <w:rPr>
          <w:rFonts w:cs="Arial"/>
        </w:rPr>
        <w:fldChar w:fldCharType="end"/>
      </w:r>
      <w:r>
        <w:rPr>
          <w:rFonts w:cs="Arial"/>
        </w:rPr>
        <w:t>.</w:t>
      </w:r>
    </w:p>
    <w:p w14:paraId="1A35EA23" w14:textId="65187FD6" w:rsidR="00345EF9" w:rsidRDefault="00916F2F" w:rsidP="00345EF9">
      <w:pPr>
        <w:ind w:firstLine="396"/>
        <w:rPr>
          <w:rFonts w:cs="Arial"/>
        </w:rPr>
      </w:pPr>
      <w:r>
        <w:rPr>
          <w:rFonts w:cs="Arial"/>
        </w:rPr>
        <w:t xml:space="preserve">Por fim, </w:t>
      </w:r>
      <w:r w:rsidR="00B72F08">
        <w:rPr>
          <w:rFonts w:cs="Arial"/>
        </w:rPr>
        <w:t xml:space="preserve">se um consumidor é repetidamente estimulado, seja pelas plataformas ou por seus pares, a optar por uma determinada solução ou deixar de fazê-lo, este reforço ao comportamento que lhe é esperado toma um papel nos processos psicológicos envolvidos na pré-compra </w:t>
      </w:r>
      <w:r w:rsidR="00B72F08">
        <w:rPr>
          <w:rFonts w:cs="Arial"/>
        </w:rPr>
        <w:fldChar w:fldCharType="begin" w:fldLock="1"/>
      </w:r>
      <w:r w:rsidR="00E363CB">
        <w:rPr>
          <w:rFonts w:cs="Arial"/>
        </w:rPr>
        <w:instrText>ADDIN CSL_CITATION {"citationItems":[{"id":"ITEM-1","itemData":{"DOI":"10.1287/isre.2018.0821","ISBN":"0000000325646","ISSN":"15265536","abstract":"Many studies have investigated why users engage in digital piracy. The theoretical explanations are particularistic, and the empirical findings are fragmented, sometimes divergent, and reveal unexplained variations of effects. Managers and academics have thus had little guidance on how to explain and combat digital piracy. To help fill this gap, the present meta-analysis synthesizes past research on digital piracy and accumulates 1,373 effect sizes from 174 studies collected in 36 countries. The meta-analysis identifies the key drivers of users' engagement in digital piracy and tests a new, comprehensive model that integrates all prior theoretical perspectives-social influence and control, outcome evaluation, dilemma solving, and reinforcement. The model explains 42%-53% of the variance in digital piracy attitudes, intentions, and behaviors and identifies the reinforcement perspective as the strongest theory. A moderator analysis shows that the influence of key drivers varies with cultural dimensions linked to the theoretical perspectives-individualism moderates social influence and control variables, masculinity moderates dilemma-solving variables, and uncertainty avoidance moderates reinforcement variables. These findings provide guidance for future digital piracy research and also have managerial implications in terms of possible revisions to antipiracy measures.","author":[{"dropping-particle":"","family":"Eisend","given":"Martin","non-dropping-particle":"","parse-names":false,"suffix":""}],"container-title":"Information Systems Research","id":"ITEM-1","issue":"2","issued":{"date-parts":[["2019"]]},"page":"636-664","title":"Explaining digital piracy: A meta-analysis","type":"article-journal","volume":"30"},"uris":["http://www.mendeley.com/documents/?uuid=b519644b-24e9-48bb-aff1-cae7c46615d3"]},{"id":"ITEM-2","itemData":{"author":[{"dropping-particle":"","family":"Merlo","given":"Edgard","non-dropping-particle":"","parse-names":false,"suffix":""},{"dropping-particle":"","family":"Ceribeli","given":"Harrison","non-dropping-particle":"","parse-names":false,"suffix":""}],"edition":"1ª","editor":[{"dropping-particle":"","family":"LTC","given":"","non-dropping-particle":"","parse-names":false,"suffix":""}],"id":"ITEM-2","issued":{"date-parts":[["2014"]]},"publisher":"LTC","title":"Comportamento do Consumidor","type":"book"},"uris":["http://www.mendeley.com/documents/?uuid=1133735c-66c8-4567-af79-f980cfafe54b"]}],"mendeley":{"formattedCitation":"(EISEND, 2019; MERLO; CERIBELI, 2014)","plainTextFormattedCitation":"(EISEND, 2019; MERLO; CERIBELI, 2014)","previouslyFormattedCitation":"(EISEND, 2019; MERLO; CERIBELI, 2014)"},"properties":{"noteIndex":0},"schema":"https://github.com/citation-style-language/schema/raw/master/csl-citation.json"}</w:instrText>
      </w:r>
      <w:r w:rsidR="00B72F08">
        <w:rPr>
          <w:rFonts w:cs="Arial"/>
        </w:rPr>
        <w:fldChar w:fldCharType="separate"/>
      </w:r>
      <w:r w:rsidR="00B72F08" w:rsidRPr="00B72F08">
        <w:rPr>
          <w:rFonts w:cs="Arial"/>
          <w:noProof/>
        </w:rPr>
        <w:t>(EISEND, 2019; MERLO; CERIBELI, 2014)</w:t>
      </w:r>
      <w:r w:rsidR="00B72F08">
        <w:rPr>
          <w:rFonts w:cs="Arial"/>
        </w:rPr>
        <w:fldChar w:fldCharType="end"/>
      </w:r>
      <w:r w:rsidR="00B72F08">
        <w:rPr>
          <w:rFonts w:cs="Arial"/>
        </w:rPr>
        <w:t>.</w:t>
      </w:r>
    </w:p>
    <w:p w14:paraId="77ED20C0" w14:textId="77777777" w:rsidR="00345EF9" w:rsidRPr="00345EF9" w:rsidRDefault="00345EF9" w:rsidP="00345EF9">
      <w:pPr>
        <w:ind w:firstLine="0"/>
        <w:rPr>
          <w:rFonts w:cs="Arial"/>
        </w:rPr>
      </w:pPr>
    </w:p>
    <w:p w14:paraId="69E9A53E" w14:textId="2C809E7C" w:rsidR="00C12E06" w:rsidRDefault="008A613F" w:rsidP="00B415E6">
      <w:pPr>
        <w:pStyle w:val="Heading1"/>
        <w:numPr>
          <w:ilvl w:val="0"/>
          <w:numId w:val="5"/>
        </w:numPr>
      </w:pPr>
      <w:bookmarkStart w:id="8" w:name="_Toc56717389"/>
      <w:r w:rsidRPr="008A613F">
        <w:t>METODOLOGIA</w:t>
      </w:r>
      <w:bookmarkEnd w:id="8"/>
    </w:p>
    <w:p w14:paraId="103CAA2A" w14:textId="77777777" w:rsidR="008A613F" w:rsidRPr="008A613F" w:rsidRDefault="008A613F" w:rsidP="00345EF9">
      <w:pPr>
        <w:ind w:firstLine="0"/>
        <w:rPr>
          <w:rFonts w:cs="Arial"/>
          <w:b/>
          <w:bCs/>
        </w:rPr>
      </w:pPr>
    </w:p>
    <w:p w14:paraId="4F454AED" w14:textId="327E7A16" w:rsidR="00724DDE" w:rsidRDefault="008A4B0E" w:rsidP="00AE091A">
      <w:pPr>
        <w:ind w:firstLine="360"/>
      </w:pPr>
      <w:r>
        <w:t xml:space="preserve">Este capítulo visa descrever os diferentes métodos a serem aplicados durante o estudo. </w:t>
      </w:r>
      <w:r w:rsidR="00C12E06">
        <w:t>Com os métodos propostos, será possível realizar uma análise descritiva do consumidor de pirataria no Brasil assim como um dimensionamento quantitativo deste mercado.</w:t>
      </w:r>
    </w:p>
    <w:p w14:paraId="00E144A6" w14:textId="59F45078" w:rsidR="00A040C4" w:rsidRDefault="000A3ADB" w:rsidP="00AE091A">
      <w:r>
        <w:t>Primeiramente serão analisados dados secundários,</w:t>
      </w:r>
      <w:r w:rsidRPr="000A3ADB">
        <w:t xml:space="preserve"> </w:t>
      </w:r>
      <w:r w:rsidR="00A040C4">
        <w:t xml:space="preserve">oriundos da ferramenta de </w:t>
      </w:r>
      <w:r w:rsidR="00A040C4">
        <w:rPr>
          <w:i/>
          <w:iCs/>
        </w:rPr>
        <w:t>Site Explorer</w:t>
      </w:r>
      <w:r w:rsidR="00A040C4">
        <w:t xml:space="preserve"> do serviço de Otimização de Sistema de Buscas </w:t>
      </w:r>
      <w:r w:rsidR="00A040C4" w:rsidRPr="00A040C4">
        <w:rPr>
          <w:i/>
          <w:iCs/>
        </w:rPr>
        <w:t>Ahrefs</w:t>
      </w:r>
      <w:r w:rsidR="00B16019">
        <w:t xml:space="preserve"> </w:t>
      </w:r>
      <w:r w:rsidR="00B16019">
        <w:fldChar w:fldCharType="begin" w:fldLock="1"/>
      </w:r>
      <w:r w:rsidR="001208FC">
        <w:instrText>ADDIN CSL_CITATION {"citationItems":[{"id":"ITEM-1","itemData":{"URL":"https://ahrefs.com/site-explorer","accessed":{"date-parts":[["2020","9","23"]]},"author":[{"dropping-particle":"","family":"Ahrefs","given":"","non-dropping-particle":"","parse-names":false,"suffix":""}],"id":"ITEM-1","issued":{"date-parts":[["2020"]]},"title":"Site Explorer","type":"webpage"},"uris":["http://www.mendeley.com/documents/?uuid=6399eb6d-0865-4329-9035-4bab5cc332d1"]}],"mendeley":{"formattedCitation":"(AHREFS, 2020b)","plainTextFormattedCitation":"(AHREFS, 2020b)","previouslyFormattedCitation":"(AHREFS, 2020)"},"properties":{"noteIndex":0},"schema":"https://github.com/citation-style-language/schema/raw/master/csl-citation.json"}</w:instrText>
      </w:r>
      <w:r w:rsidR="00B16019">
        <w:fldChar w:fldCharType="separate"/>
      </w:r>
      <w:r w:rsidR="001208FC" w:rsidRPr="001208FC">
        <w:rPr>
          <w:noProof/>
        </w:rPr>
        <w:t>(AHREFS, 2020b)</w:t>
      </w:r>
      <w:r w:rsidR="00B16019">
        <w:fldChar w:fldCharType="end"/>
      </w:r>
      <w:r w:rsidR="00B16019">
        <w:t xml:space="preserve">. A ferramenta monitora as palavras-chave mais utilizadas em pesquisas através da </w:t>
      </w:r>
      <w:r w:rsidR="00B16019">
        <w:rPr>
          <w:i/>
          <w:iCs/>
        </w:rPr>
        <w:t>Internet</w:t>
      </w:r>
      <w:r w:rsidR="00B16019">
        <w:t xml:space="preserve">, de forma a descobrir, para cada site, qual o </w:t>
      </w:r>
      <w:commentRangeStart w:id="9"/>
      <w:r w:rsidR="00B16019">
        <w:t>tráfego orgânico</w:t>
      </w:r>
      <w:commentRangeEnd w:id="9"/>
      <w:r w:rsidR="008A613F">
        <w:rPr>
          <w:rStyle w:val="CommentReference"/>
        </w:rPr>
        <w:commentReference w:id="9"/>
      </w:r>
      <w:r w:rsidR="008A613F">
        <w:t xml:space="preserve"> gerado. Desta forma, será possível observar as tendências de pesquisas e, portanto, de consumo dos maiores sites de </w:t>
      </w:r>
      <w:r w:rsidR="008A613F">
        <w:rPr>
          <w:i/>
          <w:iCs/>
        </w:rPr>
        <w:t>streaming</w:t>
      </w:r>
      <w:r w:rsidR="008A613F">
        <w:t xml:space="preserve"> e de pirataria de filmes e séries. A seleção de sites será feita manualmente, observando quais apresentam maior volume no Brasil.</w:t>
      </w:r>
    </w:p>
    <w:p w14:paraId="0CBFFAA4" w14:textId="655A05A6" w:rsidR="00960FBA" w:rsidRDefault="00960FBA" w:rsidP="00AE091A">
      <w:r>
        <w:t xml:space="preserve">Para encontrar os sites de pesquisa, serão pesquisados os maiores resultados, considerando a média de tráfego orgânico dos 12 meses anteriores à coleta, com as palavras-chave “assistir filme online” e “assistir série online”. A partir </w:t>
      </w:r>
      <w:r>
        <w:lastRenderedPageBreak/>
        <w:t>destes resultados, será feita uma curadoria para encontrar os que de fato se tratam de sites de disponibilização de conteúdos piratas, e serão selecionados os 100 maiores resultados deste grupo, considerando o tráfego apenas originário do Brasil.</w:t>
      </w:r>
    </w:p>
    <w:p w14:paraId="74873F5B" w14:textId="77777777" w:rsidR="001208FC" w:rsidRDefault="008A613F" w:rsidP="00AE091A">
      <w:r>
        <w:t>Uma limitação desta metodologia está no fato de não ser mensurado</w:t>
      </w:r>
      <w:r w:rsidR="009014F2">
        <w:t xml:space="preserve"> tráfego oriundo de outras fontes. Por exemplo, um serviço que recebe a maior parte do seu tráfego de links distrubuídos diretamente em redes sociais, conversas e grupos terá seu resultado subestimado quando comparado com seu real volume de acessos.</w:t>
      </w:r>
      <w:r w:rsidR="001208FC">
        <w:t xml:space="preserve"> De acordo com a própria Ahrefs, em seu blog, a ferramenta deles “subestima o número de usuários únicos orgânicos para 74,14% dos sites” </w:t>
      </w:r>
      <w:r w:rsidR="001208FC">
        <w:fldChar w:fldCharType="begin" w:fldLock="1"/>
      </w:r>
      <w:r w:rsidR="001208FC">
        <w:instrText>ADDIN CSL_CITATION {"citationItems":[{"id":"ITEM-1","itemData":{"URL":"https://ahrefs.com/blog/website-traffic/","accessed":{"date-parts":[["2020","9","23"]]},"author":[{"dropping-particle":"","family":"Ahrefs","given":"","non-dropping-particle":"","parse-names":false,"suffix":""}],"id":"ITEM-1","issued":{"date-parts":[["2020"]]},"title":"Find Out How Much Traffic a Website Gets: 3 Ways Compared","type":"webpage"},"uris":["http://www.mendeley.com/documents/?uuid=9bb8184d-86fa-4184-85ad-b7486c403424"]}],"mendeley":{"formattedCitation":"(AHREFS, 2020a)","manualFormatting":"(AHREFS, 2020ª, tradução nossa)","plainTextFormattedCitation":"(AHREFS, 2020a)"},"properties":{"noteIndex":0},"schema":"https://github.com/citation-style-language/schema/raw/master/csl-citation.json"}</w:instrText>
      </w:r>
      <w:r w:rsidR="001208FC">
        <w:fldChar w:fldCharType="separate"/>
      </w:r>
      <w:r w:rsidR="001208FC" w:rsidRPr="001208FC">
        <w:rPr>
          <w:noProof/>
        </w:rPr>
        <w:t>(AHREFS, 2020</w:t>
      </w:r>
      <w:r w:rsidR="001208FC">
        <w:rPr>
          <w:noProof/>
        </w:rPr>
        <w:t>ª, tradução nossa</w:t>
      </w:r>
      <w:r w:rsidR="001208FC" w:rsidRPr="001208FC">
        <w:rPr>
          <w:noProof/>
        </w:rPr>
        <w:t>)</w:t>
      </w:r>
      <w:r w:rsidR="001208FC">
        <w:fldChar w:fldCharType="end"/>
      </w:r>
      <w:r w:rsidR="001208FC">
        <w:t>.</w:t>
      </w:r>
    </w:p>
    <w:p w14:paraId="35ABE736" w14:textId="454AB2FA" w:rsidR="000A3ADB" w:rsidRPr="00B52259" w:rsidRDefault="001208FC" w:rsidP="00AE091A">
      <w:r>
        <w:t xml:space="preserve">Com esta análise é esperado encontrar o grau de concentração do mercado de pirataria em </w:t>
      </w:r>
      <w:r>
        <w:rPr>
          <w:i/>
          <w:iCs/>
        </w:rPr>
        <w:t>streaming</w:t>
      </w:r>
      <w:r>
        <w:t xml:space="preserve"> no Brasil, </w:t>
      </w:r>
      <w:r w:rsidR="00F6467A">
        <w:t xml:space="preserve">comparado com a concentração do mercado de </w:t>
      </w:r>
      <w:r w:rsidR="00F6467A">
        <w:rPr>
          <w:i/>
          <w:iCs/>
        </w:rPr>
        <w:t>streamings</w:t>
      </w:r>
      <w:r w:rsidR="00F6467A">
        <w:t xml:space="preserve"> legítimos</w:t>
      </w:r>
      <w:r w:rsidR="00411AC9">
        <w:t xml:space="preserve"> através do índice de </w:t>
      </w:r>
      <w:commentRangeStart w:id="10"/>
      <w:r w:rsidR="00411AC9">
        <w:t>Herfindahl-Hirschmann</w:t>
      </w:r>
      <w:commentRangeEnd w:id="10"/>
      <w:r w:rsidR="00AE091A">
        <w:rPr>
          <w:rStyle w:val="CommentReference"/>
        </w:rPr>
        <w:commentReference w:id="10"/>
      </w:r>
      <w:r w:rsidR="00F6467A">
        <w:t xml:space="preserve">. Além disso, é esperado observar o comportamento ao longo do tempo para ambos, podendo-se portanto </w:t>
      </w:r>
      <w:r w:rsidR="00AE091A">
        <w:t>modelar através de análise de séries temporais</w:t>
      </w:r>
      <w:r w:rsidR="00345EF9">
        <w:t xml:space="preserve">, na linguagem de programação </w:t>
      </w:r>
      <w:r w:rsidR="00345EF9">
        <w:rPr>
          <w:i/>
          <w:iCs/>
        </w:rPr>
        <w:t>Python</w:t>
      </w:r>
      <w:r w:rsidR="00345EF9">
        <w:t xml:space="preserve"> versão 3.8,</w:t>
      </w:r>
      <w:r w:rsidR="00F6467A">
        <w:t xml:space="preserve"> as tendências </w:t>
      </w:r>
      <w:r w:rsidR="00AE091A">
        <w:t>destes mercados</w:t>
      </w:r>
      <w:r w:rsidR="00F6467A">
        <w:t>.</w:t>
      </w:r>
    </w:p>
    <w:p w14:paraId="465F1994" w14:textId="6CF12F03" w:rsidR="000E1AA9" w:rsidRDefault="000A3ADB" w:rsidP="00AE091A">
      <w:r>
        <w:t>Além disso, serão</w:t>
      </w:r>
      <w:r w:rsidR="00FB14D7">
        <w:t xml:space="preserve"> coletados dados primários. Estes dados serão obtidos a partir de um</w:t>
      </w:r>
      <w:r w:rsidR="003C1F66">
        <w:t xml:space="preserve"> questionário </w:t>
      </w:r>
      <w:r w:rsidR="003C1F66">
        <w:rPr>
          <w:i/>
          <w:iCs/>
        </w:rPr>
        <w:t>online</w:t>
      </w:r>
      <w:r w:rsidR="003C1F66">
        <w:rPr>
          <w:rStyle w:val="CommentReference"/>
        </w:rPr>
        <w:t xml:space="preserve"> </w:t>
      </w:r>
      <w:r w:rsidR="003C1F66">
        <w:t xml:space="preserve">a </w:t>
      </w:r>
      <w:r w:rsidR="00FB14D7">
        <w:t>ser distribuído em redes sociais</w:t>
      </w:r>
      <w:r w:rsidR="00B52259">
        <w:t>, de forma a ser acessível em todas as macrorregiões brasileiras. Serão coletados, de maneira inteiramente anônima, o perfil demográfico dos respondentes</w:t>
      </w:r>
      <w:r w:rsidR="00C03D00">
        <w:t xml:space="preserve"> (questões 1 a 7)</w:t>
      </w:r>
      <w:r w:rsidR="00B52259">
        <w:t>,</w:t>
      </w:r>
      <w:r w:rsidR="00C03D00">
        <w:t xml:space="preserve"> seus padrões de busca e acesso a conteúdos via </w:t>
      </w:r>
      <w:r w:rsidR="00C03D00">
        <w:rPr>
          <w:i/>
          <w:iCs/>
        </w:rPr>
        <w:t>streaming</w:t>
      </w:r>
      <w:r w:rsidR="00C03D00">
        <w:t xml:space="preserve"> (questões 8 a 17) e a intensidade média deste consumo, tanto em termos de frequência de consumo como na intensidade, em horas, do mesmo (questões 18 a 21), diferenciando a intensidade de consumo legítimo e consumo pirata.</w:t>
      </w:r>
    </w:p>
    <w:p w14:paraId="7F1E139C" w14:textId="7BE07B21" w:rsidR="00E363CB" w:rsidRDefault="000E1AA9" w:rsidP="00AE091A">
      <w:r>
        <w:t>Para isso</w:t>
      </w:r>
      <w:r w:rsidR="003C1F66">
        <w:t>, serão coletadas duas amostras distintas</w:t>
      </w:r>
      <w:r w:rsidR="008A613F">
        <w:t>, de aproximadamente 300 respondentes cada</w:t>
      </w:r>
      <w:r w:rsidR="003C1F66">
        <w:t xml:space="preserve">, de forma a poder inferir sobre os comportamentos apresentados: perfil de </w:t>
      </w:r>
      <w:r w:rsidR="003C1F66">
        <w:rPr>
          <w:i/>
          <w:iCs/>
        </w:rPr>
        <w:t>heavy-users</w:t>
      </w:r>
      <w:r w:rsidR="005B5F97">
        <w:t xml:space="preserve"> (obtida através de grupos de </w:t>
      </w:r>
      <w:r w:rsidR="005B5F97">
        <w:rPr>
          <w:i/>
          <w:iCs/>
        </w:rPr>
        <w:t>Whatsapp</w:t>
      </w:r>
      <w:r w:rsidR="005B5F97">
        <w:t xml:space="preserve"> para discussão de séries e os grupos no </w:t>
      </w:r>
      <w:r w:rsidR="005B5F97">
        <w:rPr>
          <w:i/>
          <w:iCs/>
        </w:rPr>
        <w:t>Facebook</w:t>
      </w:r>
      <w:r w:rsidR="005B5F97">
        <w:t xml:space="preserve"> My Memes Academia, Kimetsu No Yaiba [Brasil] e VICIADOS EM SÉRIES), </w:t>
      </w:r>
      <w:r w:rsidR="003C1F66">
        <w:t xml:space="preserve"> </w:t>
      </w:r>
      <w:commentRangeStart w:id="11"/>
      <w:r w:rsidR="003C1F66">
        <w:t xml:space="preserve">e um perfil de usuários mais velhos e de uso menos intenso dos produtos de </w:t>
      </w:r>
      <w:r w:rsidR="003C1F66">
        <w:rPr>
          <w:i/>
          <w:iCs/>
        </w:rPr>
        <w:t>streaming</w:t>
      </w:r>
      <w:commentRangeEnd w:id="11"/>
      <w:r w:rsidR="00ED3CDC">
        <w:rPr>
          <w:rStyle w:val="CommentReference"/>
        </w:rPr>
        <w:commentReference w:id="11"/>
      </w:r>
      <w:r w:rsidR="005B5F97">
        <w:t xml:space="preserve"> (obtidos através de grupos de </w:t>
      </w:r>
      <w:r w:rsidR="005B5F97">
        <w:rPr>
          <w:i/>
          <w:iCs/>
        </w:rPr>
        <w:t>Whatsapp</w:t>
      </w:r>
      <w:r w:rsidR="005B5F97">
        <w:t xml:space="preserve"> de propósitos diversos)</w:t>
      </w:r>
      <w:r w:rsidR="003C1F66">
        <w:t xml:space="preserve">, a fim de observar se os comportamentos frente ao consumo de pirataria se diferem entre estes dois perfis. A diferenciação das duas amostras se dará pelos meios em que forem divulgados (em quais grupos dentro das diferentes redes sociais o questionário será enviado) e, em termos de dados, </w:t>
      </w:r>
      <w:r w:rsidR="003C1F66">
        <w:lastRenderedPageBreak/>
        <w:t>através de uma pergunta demográfica adicional no questionário d</w:t>
      </w:r>
      <w:r w:rsidR="00BD6F63">
        <w:t>a segunda amostra</w:t>
      </w:r>
      <w:r w:rsidR="003C1F66">
        <w:t>.</w:t>
      </w:r>
    </w:p>
    <w:p w14:paraId="6DE0AD7A" w14:textId="0D89EAC7" w:rsidR="0008706B" w:rsidRPr="003C1F66" w:rsidRDefault="0008706B" w:rsidP="00AE091A">
      <w:r>
        <w:t>Com estes dados, será feita uma breve análise descritiva, através de distribuições de frequência das respostas, e uma análise estatística para validar se os resultados obtidos são capazes de inferir representativamente se o brasileiro ativamente busca conteúdos piratas, ou se apenas o consome quando disponível.</w:t>
      </w:r>
    </w:p>
    <w:p w14:paraId="469E7E08" w14:textId="77777777" w:rsidR="00345EF9" w:rsidRPr="00B72F08" w:rsidRDefault="00345EF9" w:rsidP="00345EF9">
      <w:pPr>
        <w:ind w:firstLine="0"/>
        <w:rPr>
          <w:rFonts w:cs="Arial"/>
        </w:rPr>
      </w:pPr>
    </w:p>
    <w:p w14:paraId="08E45419" w14:textId="7F007CFA" w:rsidR="00AE091A" w:rsidRDefault="003C1F66" w:rsidP="00AE091A">
      <w:pPr>
        <w:pStyle w:val="Heading1"/>
        <w:numPr>
          <w:ilvl w:val="0"/>
          <w:numId w:val="5"/>
        </w:numPr>
      </w:pPr>
      <w:bookmarkStart w:id="12" w:name="_Toc56717390"/>
      <w:r>
        <w:t>APRESENTAÇÃO E DISCUSSÃO DOS RESULTADOS</w:t>
      </w:r>
      <w:bookmarkEnd w:id="12"/>
    </w:p>
    <w:p w14:paraId="50C774DC" w14:textId="77777777" w:rsidR="0008706B" w:rsidRPr="0008706B" w:rsidRDefault="0008706B" w:rsidP="0008706B">
      <w:pPr>
        <w:ind w:firstLine="0"/>
      </w:pPr>
    </w:p>
    <w:p w14:paraId="3B288BAB" w14:textId="2419B292" w:rsidR="003C1F66" w:rsidRPr="00AE091A" w:rsidRDefault="00B415E6" w:rsidP="00AE091A">
      <w:pPr>
        <w:ind w:firstLine="360"/>
        <w:rPr>
          <w:rFonts w:cstheme="majorBidi"/>
        </w:rPr>
      </w:pPr>
      <w:r w:rsidRPr="00AE091A">
        <w:t>Os resultados obtidos serão discutidos em duas seções: a análise quantitativa do volume de tráfego orgânico</w:t>
      </w:r>
      <w:r w:rsidR="00C03D00" w:rsidRPr="00AE091A">
        <w:t xml:space="preserve"> e a análise das respostas do questionário elaborado.</w:t>
      </w:r>
    </w:p>
    <w:p w14:paraId="5B747666" w14:textId="3B1DE5A8" w:rsidR="00AE091A" w:rsidRDefault="00AE091A" w:rsidP="00AE091A">
      <w:pPr>
        <w:rPr>
          <w:rFonts w:cs="Arial"/>
        </w:rPr>
      </w:pPr>
    </w:p>
    <w:p w14:paraId="05003002" w14:textId="5F4D9B86" w:rsidR="00AE091A" w:rsidRDefault="00AE091A" w:rsidP="00345EF9">
      <w:pPr>
        <w:pStyle w:val="Heading2"/>
        <w:ind w:firstLine="0"/>
      </w:pPr>
      <w:bookmarkStart w:id="13" w:name="_Toc56717391"/>
      <w:r>
        <w:t>4.1 Análise quantitativa</w:t>
      </w:r>
      <w:bookmarkEnd w:id="13"/>
    </w:p>
    <w:p w14:paraId="3F543F3E" w14:textId="0BD1AEB3" w:rsidR="00AE091A" w:rsidRDefault="00AE091A" w:rsidP="00AE091A"/>
    <w:p w14:paraId="0627C25A" w14:textId="122D524C" w:rsidR="00AE091A" w:rsidRDefault="00345EF9" w:rsidP="00345EF9">
      <w:pPr>
        <w:ind w:firstLine="360"/>
      </w:pPr>
      <w:r>
        <w:t>Em primeiro lugar, para a análise dos dados, trago uma análise inicial das séries temporais obtidas. Na Figura 2, observamos o t</w:t>
      </w:r>
      <w:r w:rsidR="00AA5B77">
        <w:t xml:space="preserve">ráfego orgânico total observado de 2017 até o final de Outubro de 2020 para o grupo de </w:t>
      </w:r>
      <w:r w:rsidR="00AA5B77">
        <w:rPr>
          <w:i/>
          <w:iCs/>
        </w:rPr>
        <w:t>streamings</w:t>
      </w:r>
      <w:r w:rsidR="00AA5B77">
        <w:t xml:space="preserve"> legítimos e de sites piratas coletados.</w:t>
      </w:r>
    </w:p>
    <w:p w14:paraId="6FBAF790" w14:textId="77777777" w:rsidR="00AA5B77" w:rsidRDefault="00AA5B77" w:rsidP="00AA5B77">
      <w:pPr>
        <w:ind w:firstLine="0"/>
      </w:pPr>
    </w:p>
    <w:p w14:paraId="0E32C410" w14:textId="6F428DAC" w:rsidR="00AA5B77" w:rsidRDefault="00AA5B77" w:rsidP="00AA5B77">
      <w:pPr>
        <w:ind w:firstLine="0"/>
      </w:pPr>
      <w:commentRangeStart w:id="14"/>
      <w:r>
        <w:rPr>
          <w:noProof/>
        </w:rPr>
        <w:drawing>
          <wp:inline distT="0" distB="0" distL="0" distR="0" wp14:anchorId="2C4C1899" wp14:editId="07654A40">
            <wp:extent cx="6144091" cy="234696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48756" cy="2348742"/>
                    </a:xfrm>
                    <a:prstGeom prst="rect">
                      <a:avLst/>
                    </a:prstGeom>
                    <a:noFill/>
                    <a:ln>
                      <a:noFill/>
                    </a:ln>
                  </pic:spPr>
                </pic:pic>
              </a:graphicData>
            </a:graphic>
          </wp:inline>
        </w:drawing>
      </w:r>
      <w:commentRangeEnd w:id="14"/>
      <w:r>
        <w:rPr>
          <w:rStyle w:val="CommentReference"/>
        </w:rPr>
        <w:commentReference w:id="14"/>
      </w:r>
    </w:p>
    <w:p w14:paraId="3147D06A" w14:textId="42131BD1" w:rsidR="00AA5B77" w:rsidRDefault="00AA5B77" w:rsidP="00AA5B77">
      <w:pPr>
        <w:ind w:firstLine="0"/>
      </w:pPr>
    </w:p>
    <w:p w14:paraId="721F040E" w14:textId="429E8430" w:rsidR="00AA5B77" w:rsidRDefault="00AA5B77" w:rsidP="00AA5B77">
      <w:pPr>
        <w:ind w:firstLine="360"/>
      </w:pPr>
      <w:r>
        <w:t xml:space="preserve">A partir dele, conseguimos perceber que o volume de busca de Pirataria vem crescendo progressivamente mais rápido desde o início de 2019, com um pico no final do primeiro trimestre de 2020, possivelmente associado ao período de pandemia. A queda brusca de meados de abril pode estar relacionada à </w:t>
      </w:r>
      <w:r>
        <w:lastRenderedPageBreak/>
        <w:t>implementação de medidas do</w:t>
      </w:r>
      <w:commentRangeStart w:id="15"/>
      <w:r>
        <w:t xml:space="preserve"> Conselho Nacional de Combate à Pirataria contra o consumo de produtos em violação dos direitos de propriedade intelectual.</w:t>
      </w:r>
      <w:commentRangeEnd w:id="15"/>
      <w:r>
        <w:rPr>
          <w:rStyle w:val="CommentReference"/>
        </w:rPr>
        <w:commentReference w:id="15"/>
      </w:r>
      <w:r>
        <w:t xml:space="preserve"> Enquanto isso, o grupo de legítimos demonstra estabilização do volume buscado</w:t>
      </w:r>
      <w:r w:rsidR="00960FBA">
        <w:t xml:space="preserve"> no mesmo período, com pico de buscas no final do ano de 2019</w:t>
      </w:r>
      <w:r w:rsidR="0008706B">
        <w:t>, indicando possível maturação deste mercado.</w:t>
      </w:r>
    </w:p>
    <w:p w14:paraId="024397B6" w14:textId="0316876A" w:rsidR="00934BBA" w:rsidRDefault="0008706B" w:rsidP="00934BBA">
      <w:pPr>
        <w:ind w:firstLine="360"/>
      </w:pPr>
      <w:r>
        <w:t xml:space="preserve">Olhamos então para </w:t>
      </w:r>
      <w:r w:rsidR="00563478">
        <w:t>as composições</w:t>
      </w:r>
      <w:r>
        <w:t xml:space="preserve"> destas duas séries temporais. A série de Pirataria é composta pela soma do volume de buscas dos 100 principais sites de pirataria coletados</w:t>
      </w:r>
      <w:r w:rsidR="00934BBA">
        <w:t>. Similarmente, a série de Legítimos é composta pela soma dos 13 sites legítimos que receberam respostas no questionário da segunda parte desta análise. Os nomes dos sites podem ser observados nas Figuras 3 e 4. Nela, o tamanho do texto é proporcional ao volume médio de tráfego observado naquele site. Apesar de não ser possível inferir a partir delas nenhuma análise de maior profundidade, é possível formar uma ideia geral da concentração destes dois mercados, analisada a seguir.</w:t>
      </w:r>
    </w:p>
    <w:p w14:paraId="4F4CB4C7" w14:textId="0ED8FBA8" w:rsidR="00934BBA" w:rsidRDefault="00934BBA" w:rsidP="00934BBA">
      <w:pPr>
        <w:ind w:firstLine="360"/>
      </w:pPr>
      <w:r>
        <w:rPr>
          <w:noProof/>
        </w:rPr>
        <w:drawing>
          <wp:inline distT="0" distB="0" distL="0" distR="0" wp14:anchorId="615C6967" wp14:editId="49A70F8D">
            <wp:extent cx="5760085" cy="22402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r>
        <w:t>Figura 3</w:t>
      </w:r>
    </w:p>
    <w:p w14:paraId="353B1C8C" w14:textId="7F659305" w:rsidR="00934BBA" w:rsidRDefault="00934BBA" w:rsidP="00934BBA">
      <w:pPr>
        <w:ind w:firstLine="360"/>
      </w:pPr>
      <w:r>
        <w:rPr>
          <w:noProof/>
        </w:rPr>
        <w:drawing>
          <wp:inline distT="0" distB="0" distL="0" distR="0" wp14:anchorId="6E9B6600" wp14:editId="543E91A0">
            <wp:extent cx="5760085" cy="22402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2240280"/>
                    </a:xfrm>
                    <a:prstGeom prst="rect">
                      <a:avLst/>
                    </a:prstGeom>
                    <a:noFill/>
                    <a:ln>
                      <a:noFill/>
                    </a:ln>
                  </pic:spPr>
                </pic:pic>
              </a:graphicData>
            </a:graphic>
          </wp:inline>
        </w:drawing>
      </w:r>
    </w:p>
    <w:p w14:paraId="76C6163B" w14:textId="47350787" w:rsidR="00934BBA" w:rsidRPr="00AA5B77" w:rsidRDefault="00934BBA" w:rsidP="00934BBA">
      <w:pPr>
        <w:ind w:firstLine="360"/>
      </w:pPr>
      <w:r>
        <w:t>Figura 4</w:t>
      </w:r>
    </w:p>
    <w:p w14:paraId="60134879" w14:textId="646912B4" w:rsidR="00AE091A" w:rsidRDefault="00CC6FB2" w:rsidP="00CC6FB2">
      <w:pPr>
        <w:ind w:firstLine="360"/>
      </w:pPr>
      <w:r>
        <w:lastRenderedPageBreak/>
        <w:t xml:space="preserve">Após esta breve análise, </w:t>
      </w:r>
      <w:r w:rsidR="00E533AD">
        <w:t>analisei a concentração dos mercados, através do IHH.</w:t>
      </w:r>
      <w:r w:rsidR="00F725D0">
        <w:t xml:space="preserve"> Para tal, considerei o volume médio de buscas no ano de 2020, já que o intuito desta análise é encontrar o estado atual dos dois mercados.</w:t>
      </w:r>
      <w:r w:rsidR="00E533AD">
        <w:t xml:space="preserve"> Os números obtidos se encontram na tabela 1.</w:t>
      </w:r>
    </w:p>
    <w:p w14:paraId="63207738" w14:textId="77777777" w:rsidR="00E533AD" w:rsidRDefault="00E533AD" w:rsidP="00CC6FB2">
      <w:pPr>
        <w:ind w:firstLine="360"/>
      </w:pPr>
    </w:p>
    <w:tbl>
      <w:tblPr>
        <w:tblStyle w:val="TableGrid"/>
        <w:tblW w:w="0" w:type="auto"/>
        <w:tblLook w:val="04A0" w:firstRow="1" w:lastRow="0" w:firstColumn="1" w:lastColumn="0" w:noHBand="0" w:noVBand="1"/>
      </w:tblPr>
      <w:tblGrid>
        <w:gridCol w:w="4605"/>
        <w:gridCol w:w="4606"/>
      </w:tblGrid>
      <w:tr w:rsidR="00E533AD" w14:paraId="21EF22AD" w14:textId="77777777" w:rsidTr="00E533AD">
        <w:tc>
          <w:tcPr>
            <w:tcW w:w="4605" w:type="dxa"/>
          </w:tcPr>
          <w:p w14:paraId="6EE0458D" w14:textId="32CA93AB" w:rsidR="00E533AD" w:rsidRDefault="00E533AD" w:rsidP="00CC6FB2">
            <w:pPr>
              <w:ind w:firstLine="0"/>
            </w:pPr>
            <w:r>
              <w:t>Pirataria</w:t>
            </w:r>
          </w:p>
        </w:tc>
        <w:tc>
          <w:tcPr>
            <w:tcW w:w="4606" w:type="dxa"/>
          </w:tcPr>
          <w:p w14:paraId="2CD92863" w14:textId="3136258E" w:rsidR="00E533AD" w:rsidRDefault="00E533AD" w:rsidP="00CC6FB2">
            <w:pPr>
              <w:ind w:firstLine="0"/>
            </w:pPr>
            <w:r>
              <w:t>Legítimos</w:t>
            </w:r>
          </w:p>
        </w:tc>
      </w:tr>
      <w:tr w:rsidR="00E533AD" w14:paraId="682BE984" w14:textId="77777777" w:rsidTr="00E533AD">
        <w:tc>
          <w:tcPr>
            <w:tcW w:w="4605" w:type="dxa"/>
          </w:tcPr>
          <w:p w14:paraId="6E120FFA" w14:textId="563186D7" w:rsidR="00E533AD" w:rsidRPr="00E533AD" w:rsidRDefault="00E533AD" w:rsidP="00E533A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ind w:firstLine="0"/>
              <w:jc w:val="left"/>
              <w:textAlignment w:val="baseline"/>
              <w:rPr>
                <w:rFonts w:eastAsia="Times New Roman" w:cs="Arial"/>
                <w:color w:val="000000"/>
                <w:lang w:eastAsia="pt-BR"/>
              </w:rPr>
            </w:pPr>
            <w:r w:rsidRPr="00E533AD">
              <w:rPr>
                <w:rFonts w:eastAsia="Times New Roman" w:cs="Arial"/>
                <w:color w:val="000000"/>
                <w:lang w:eastAsia="pt-BR"/>
              </w:rPr>
              <w:t>0.0327608</w:t>
            </w:r>
          </w:p>
        </w:tc>
        <w:tc>
          <w:tcPr>
            <w:tcW w:w="4606" w:type="dxa"/>
          </w:tcPr>
          <w:p w14:paraId="45FBCE73" w14:textId="634808AD" w:rsidR="00E533AD" w:rsidRPr="00E533AD" w:rsidRDefault="00E533AD" w:rsidP="00E533AD">
            <w:pPr>
              <w:pStyle w:val="HTMLPreformatted"/>
              <w:shd w:val="clear" w:color="auto" w:fill="FFFFFF"/>
              <w:wordWrap w:val="0"/>
              <w:textAlignment w:val="baseline"/>
              <w:rPr>
                <w:rFonts w:ascii="Arial" w:hAnsi="Arial" w:cs="Arial"/>
                <w:color w:val="000000"/>
                <w:sz w:val="24"/>
                <w:szCs w:val="24"/>
              </w:rPr>
            </w:pPr>
            <w:r w:rsidRPr="00E533AD">
              <w:rPr>
                <w:rFonts w:ascii="Arial" w:hAnsi="Arial" w:cs="Arial"/>
                <w:color w:val="000000"/>
                <w:sz w:val="24"/>
                <w:szCs w:val="24"/>
              </w:rPr>
              <w:t>0.4037877</w:t>
            </w:r>
          </w:p>
        </w:tc>
      </w:tr>
    </w:tbl>
    <w:p w14:paraId="182E90E1" w14:textId="1DC962DF" w:rsidR="00E533AD" w:rsidRDefault="00E533AD" w:rsidP="00CC6FB2">
      <w:pPr>
        <w:ind w:firstLine="360"/>
      </w:pPr>
      <w:r>
        <w:t>Tabela 1</w:t>
      </w:r>
    </w:p>
    <w:p w14:paraId="70E06475" w14:textId="45E72851" w:rsidR="00E533AD" w:rsidRDefault="00E533AD" w:rsidP="00CC6FB2">
      <w:pPr>
        <w:ind w:firstLine="360"/>
      </w:pPr>
      <w:r>
        <w:t xml:space="preserve">A partir destes números, é claro que o mercado de </w:t>
      </w:r>
      <w:r>
        <w:rPr>
          <w:i/>
          <w:iCs/>
        </w:rPr>
        <w:t>streamings</w:t>
      </w:r>
      <w:r>
        <w:t xml:space="preserve"> piratas é pouco concentrado</w:t>
      </w:r>
      <w:r w:rsidR="000F4A99">
        <w:t xml:space="preserve"> (IHH entre 0,01 e 0,15)</w:t>
      </w:r>
      <w:r>
        <w:t xml:space="preserve">, isto é, o volume é </w:t>
      </w:r>
      <w:r w:rsidR="00D961AD">
        <w:t>disperso</w:t>
      </w:r>
      <w:r>
        <w:t xml:space="preserve"> em muitos players de tamanhos similares. Contudo, o mercado de </w:t>
      </w:r>
      <w:r>
        <w:rPr>
          <w:i/>
          <w:iCs/>
        </w:rPr>
        <w:t>streamings</w:t>
      </w:r>
      <w:r>
        <w:t xml:space="preserve"> legítimos é considerado um mercado de elevada concentração (acima de 0,25 no IHH já é considerada alta concentração), </w:t>
      </w:r>
      <w:r w:rsidR="00D961AD">
        <w:t>isto é, o volume de buscas por este tipo de conteúdo está aglutinado na mão de poucos players grandes e outros de menor representatividade.</w:t>
      </w:r>
    </w:p>
    <w:p w14:paraId="500293A6" w14:textId="3606E1D9" w:rsidR="000F4A99" w:rsidRDefault="000F4A99" w:rsidP="00CC6FB2">
      <w:pPr>
        <w:ind w:firstLine="360"/>
      </w:pPr>
      <w:r>
        <w:t xml:space="preserve">Esta medida é importante quando consideramos os esforços de contenção das práticas de pirataria. Como este consumo viola as leis de propriedade intelectual, </w:t>
      </w:r>
      <w:r w:rsidR="00F725D0">
        <w:t>um mercado disperso indica maiores esforços por parte dos órgãos reguladores para diminuir a oferta de conteúdos piratas do que se fosse um mercado mais aglutinado em players de representatividades similares.</w:t>
      </w:r>
    </w:p>
    <w:p w14:paraId="41132556" w14:textId="168C367A" w:rsidR="00F725D0" w:rsidRDefault="00F725D0" w:rsidP="00CC6FB2">
      <w:pPr>
        <w:ind w:firstLine="360"/>
      </w:pPr>
    </w:p>
    <w:p w14:paraId="1C129ED2" w14:textId="2321D60D" w:rsidR="00F725D0" w:rsidRDefault="00F725D0" w:rsidP="00CC6FB2">
      <w:pPr>
        <w:ind w:firstLine="360"/>
      </w:pPr>
      <w:r>
        <w:t>Analisadas e compreendidas as composições e concentrações das duas séries, retornei à análise delas como um todo. Como próximo passo, decompus as séries temporais em seus componentes de tendência (Figura 5), sazonalidade (Figura 6) e residuais, isto é, os elementos de aleatoriedade observados.</w:t>
      </w:r>
    </w:p>
    <w:p w14:paraId="641D744E" w14:textId="1C0034F5" w:rsidR="00563478" w:rsidRPr="001B7A99" w:rsidRDefault="00563478" w:rsidP="00CC6FB2">
      <w:pPr>
        <w:ind w:firstLine="360"/>
      </w:pPr>
      <w:r>
        <w:t xml:space="preserve">A partir da Figura 5, podemos perceber que a componente de tendência da série de Legítimos está nivelada, indicando mais claramente a estabilidade atingida em meados de 2019 que observamos anteriormente na Figura 3. </w:t>
      </w:r>
      <w:r w:rsidR="001B7A99">
        <w:t xml:space="preserve">Além disso, é possível ver também com mais clareza a aceleração do crescimento da busca por conteúdos de </w:t>
      </w:r>
      <w:r w:rsidR="001B7A99">
        <w:rPr>
          <w:i/>
          <w:iCs/>
        </w:rPr>
        <w:t>sites</w:t>
      </w:r>
      <w:r w:rsidR="001B7A99">
        <w:t xml:space="preserve"> piratas no mesmo período. Isso pode indicar maior busca por conteúdos exclusivos de serviços legítimos específicos através d</w:t>
      </w:r>
      <w:r w:rsidR="00BF3D22">
        <w:t>os meios ilegais medidos.</w:t>
      </w:r>
    </w:p>
    <w:p w14:paraId="30E4A8ED" w14:textId="5BE219F8" w:rsidR="005F1446" w:rsidRDefault="005F1446" w:rsidP="00CC6FB2">
      <w:pPr>
        <w:ind w:firstLine="360"/>
      </w:pPr>
      <w:r>
        <w:rPr>
          <w:noProof/>
        </w:rPr>
        <w:lastRenderedPageBreak/>
        <w:drawing>
          <wp:inline distT="0" distB="0" distL="0" distR="0" wp14:anchorId="3F15D486" wp14:editId="234D664B">
            <wp:extent cx="5760085" cy="24714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2471420"/>
                    </a:xfrm>
                    <a:prstGeom prst="rect">
                      <a:avLst/>
                    </a:prstGeom>
                    <a:noFill/>
                    <a:ln>
                      <a:noFill/>
                    </a:ln>
                  </pic:spPr>
                </pic:pic>
              </a:graphicData>
            </a:graphic>
          </wp:inline>
        </w:drawing>
      </w:r>
      <w:r>
        <w:t>Figura 5</w:t>
      </w:r>
    </w:p>
    <w:p w14:paraId="0C0B23E0" w14:textId="5EA86AB4" w:rsidR="005F1446" w:rsidRDefault="005F1446" w:rsidP="00CC6FB2">
      <w:pPr>
        <w:ind w:firstLine="360"/>
      </w:pPr>
      <w:r>
        <w:rPr>
          <w:noProof/>
        </w:rPr>
        <w:drawing>
          <wp:inline distT="0" distB="0" distL="0" distR="0" wp14:anchorId="5F21295D" wp14:editId="78597392">
            <wp:extent cx="5760085" cy="24441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2444115"/>
                    </a:xfrm>
                    <a:prstGeom prst="rect">
                      <a:avLst/>
                    </a:prstGeom>
                    <a:noFill/>
                    <a:ln>
                      <a:noFill/>
                    </a:ln>
                  </pic:spPr>
                </pic:pic>
              </a:graphicData>
            </a:graphic>
          </wp:inline>
        </w:drawing>
      </w:r>
      <w:r>
        <w:t>Figura 6</w:t>
      </w:r>
    </w:p>
    <w:p w14:paraId="7E1261BD" w14:textId="223C9483" w:rsidR="00626264" w:rsidRDefault="00626264" w:rsidP="00626264">
      <w:pPr>
        <w:ind w:firstLine="0"/>
      </w:pPr>
    </w:p>
    <w:p w14:paraId="091A1B04" w14:textId="06B03B6E" w:rsidR="00626264" w:rsidRPr="00E533AD" w:rsidRDefault="00626264" w:rsidP="00626264">
      <w:pPr>
        <w:ind w:firstLine="360"/>
      </w:pPr>
      <w:r>
        <w:t xml:space="preserve">Já a partir da Figura 6, podemos ver claramente que as duas séries tem comportamentos sazonais de intensidades similares porém fluxos opostos. Enquanto a série de Legítimos se aproxima de um vale em meados de novembro e só volta a crescer ao final de abril, a busca por pirataria </w:t>
      </w:r>
      <w:r w:rsidR="00847787">
        <w:t>tem o comportamento inverso: cresce em novembro e volta a baixar em meados de abril.</w:t>
      </w:r>
      <w:bookmarkStart w:id="16" w:name="_GoBack"/>
      <w:bookmarkEnd w:id="16"/>
    </w:p>
    <w:p w14:paraId="16F12E39" w14:textId="33C8F25D" w:rsidR="003C1F66" w:rsidRDefault="003C1F66" w:rsidP="00B415E6">
      <w:pPr>
        <w:pStyle w:val="Heading1"/>
        <w:numPr>
          <w:ilvl w:val="0"/>
          <w:numId w:val="5"/>
        </w:numPr>
      </w:pPr>
      <w:bookmarkStart w:id="17" w:name="_Toc56717392"/>
      <w:r>
        <w:t>CONCLUSÃO</w:t>
      </w:r>
      <w:bookmarkEnd w:id="17"/>
    </w:p>
    <w:p w14:paraId="3F06B460" w14:textId="7F429180" w:rsidR="003C1F66" w:rsidRDefault="003C1F66" w:rsidP="003C1F66">
      <w:pPr>
        <w:pStyle w:val="ListParagraph"/>
        <w:ind w:left="360"/>
        <w:rPr>
          <w:rFonts w:cs="Arial"/>
          <w:b/>
          <w:bCs/>
        </w:rPr>
      </w:pPr>
    </w:p>
    <w:p w14:paraId="37D4D868" w14:textId="77777777" w:rsidR="003C1F66" w:rsidRDefault="003C1F66" w:rsidP="003C1F66">
      <w:pPr>
        <w:pStyle w:val="ListParagraph"/>
        <w:ind w:left="360"/>
        <w:rPr>
          <w:rFonts w:cs="Arial"/>
          <w:b/>
          <w:bCs/>
        </w:rPr>
      </w:pPr>
    </w:p>
    <w:p w14:paraId="6D830701" w14:textId="2A123111" w:rsidR="00E92AF3" w:rsidRPr="002D5EF0" w:rsidRDefault="008D6DAF" w:rsidP="00B415E6">
      <w:pPr>
        <w:pStyle w:val="Heading1"/>
        <w:numPr>
          <w:ilvl w:val="0"/>
          <w:numId w:val="5"/>
        </w:numPr>
      </w:pPr>
      <w:bookmarkStart w:id="18" w:name="_Toc56717393"/>
      <w:r w:rsidRPr="002D5EF0">
        <w:t>BIBLIOGRAFIA</w:t>
      </w:r>
      <w:bookmarkEnd w:id="18"/>
    </w:p>
    <w:p w14:paraId="5076DD6E" w14:textId="7B199D39" w:rsidR="00E92AF3" w:rsidRPr="009F604A" w:rsidRDefault="00E92AF3" w:rsidP="00784328">
      <w:pPr>
        <w:rPr>
          <w:rFonts w:cs="Arial"/>
        </w:rPr>
      </w:pPr>
    </w:p>
    <w:p w14:paraId="74998C15" w14:textId="1FBEC5A5" w:rsidR="001208FC" w:rsidRPr="001208FC" w:rsidRDefault="00E92AF3" w:rsidP="001208FC">
      <w:pPr>
        <w:widowControl w:val="0"/>
        <w:autoSpaceDE w:val="0"/>
        <w:autoSpaceDN w:val="0"/>
        <w:adjustRightInd w:val="0"/>
        <w:spacing w:after="240"/>
        <w:rPr>
          <w:rFonts w:cs="Arial"/>
          <w:noProof/>
        </w:rPr>
      </w:pPr>
      <w:r w:rsidRPr="009F604A">
        <w:rPr>
          <w:rFonts w:cs="Arial"/>
        </w:rPr>
        <w:fldChar w:fldCharType="begin" w:fldLock="1"/>
      </w:r>
      <w:r w:rsidRPr="00C279E2">
        <w:rPr>
          <w:rFonts w:cs="Arial"/>
          <w:lang w:val="en-US"/>
        </w:rPr>
        <w:instrText xml:space="preserve">ADDIN Mendeley Bibliography CSL_BIBLIOGRAPHY </w:instrText>
      </w:r>
      <w:r w:rsidRPr="009F604A">
        <w:rPr>
          <w:rFonts w:cs="Arial"/>
        </w:rPr>
        <w:fldChar w:fldCharType="separate"/>
      </w:r>
      <w:r w:rsidR="001208FC" w:rsidRPr="00C279E2">
        <w:rPr>
          <w:rFonts w:cs="Arial"/>
          <w:noProof/>
          <w:lang w:val="en-US"/>
        </w:rPr>
        <w:t xml:space="preserve">AHREFS. </w:t>
      </w:r>
      <w:r w:rsidR="001208FC" w:rsidRPr="00C279E2">
        <w:rPr>
          <w:rFonts w:cs="Arial"/>
          <w:i/>
          <w:iCs/>
          <w:noProof/>
          <w:lang w:val="en-US"/>
        </w:rPr>
        <w:t>Find Out How Much Traffic a Website Gets: 3 Ways Compared</w:t>
      </w:r>
      <w:r w:rsidR="001208FC" w:rsidRPr="00C279E2">
        <w:rPr>
          <w:rFonts w:cs="Arial"/>
          <w:noProof/>
          <w:lang w:val="en-US"/>
        </w:rPr>
        <w:t xml:space="preserve">. </w:t>
      </w:r>
      <w:r w:rsidR="001208FC" w:rsidRPr="001208FC">
        <w:rPr>
          <w:rFonts w:cs="Arial"/>
          <w:noProof/>
        </w:rPr>
        <w:lastRenderedPageBreak/>
        <w:t xml:space="preserve">Disponível em: &lt;https://ahrefs.com/blog/website-traffic/&gt;. Acesso em: 23 set. 2020a. </w:t>
      </w:r>
    </w:p>
    <w:p w14:paraId="41A0032E"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AHREFS. </w:t>
      </w:r>
      <w:r w:rsidRPr="001208FC">
        <w:rPr>
          <w:rFonts w:cs="Arial"/>
          <w:i/>
          <w:iCs/>
          <w:noProof/>
        </w:rPr>
        <w:t>Site Explorer</w:t>
      </w:r>
      <w:r w:rsidRPr="001208FC">
        <w:rPr>
          <w:rFonts w:cs="Arial"/>
          <w:noProof/>
        </w:rPr>
        <w:t xml:space="preserve">. Disponível em: &lt;https://ahrefs.com/site-explorer&gt;. Acesso em: 23 set. 2020b. </w:t>
      </w:r>
    </w:p>
    <w:p w14:paraId="32A6D7C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BANOV, Márcia Regina. </w:t>
      </w:r>
      <w:r w:rsidRPr="001208FC">
        <w:rPr>
          <w:rFonts w:cs="Arial"/>
          <w:i/>
          <w:iCs/>
          <w:noProof/>
        </w:rPr>
        <w:t>Comportamento do consumidor: Vencendo desafios</w:t>
      </w:r>
      <w:r w:rsidRPr="001208FC">
        <w:rPr>
          <w:rFonts w:cs="Arial"/>
          <w:noProof/>
        </w:rPr>
        <w:t xml:space="preserve">. </w:t>
      </w:r>
      <w:r w:rsidRPr="00C279E2">
        <w:rPr>
          <w:rFonts w:cs="Arial"/>
          <w:noProof/>
          <w:lang w:val="en-US"/>
        </w:rPr>
        <w:t xml:space="preserve">São Paulo: Cengage Learning, 2017. </w:t>
      </w:r>
    </w:p>
    <w:p w14:paraId="45B19004"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BLACKBURN, David; EISENACH, Jeffrey A.; HARRISON JR, David. </w:t>
      </w:r>
      <w:r w:rsidRPr="00C279E2">
        <w:rPr>
          <w:rFonts w:cs="Arial"/>
          <w:i/>
          <w:iCs/>
          <w:noProof/>
          <w:lang w:val="en-US"/>
        </w:rPr>
        <w:t>Impacts of Digital Video Piracy on the US Economy</w:t>
      </w:r>
      <w:r w:rsidRPr="00C279E2">
        <w:rPr>
          <w:rFonts w:cs="Arial"/>
          <w:noProof/>
          <w:lang w:val="en-US"/>
        </w:rPr>
        <w:t>. . [S.l: s.n.], 2019.</w:t>
      </w:r>
    </w:p>
    <w:p w14:paraId="47EEBA4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BLOOMBERG. </w:t>
      </w:r>
      <w:r w:rsidRPr="00C279E2">
        <w:rPr>
          <w:rFonts w:cs="Arial"/>
          <w:i/>
          <w:iCs/>
          <w:noProof/>
          <w:lang w:val="en-US"/>
        </w:rPr>
        <w:t>Video Streaming Market to Reach $149.34 Bn Globally by 2026 at 18.3% CAGR: Allied Market Research</w:t>
      </w:r>
      <w:r w:rsidRPr="00C279E2">
        <w:rPr>
          <w:rFonts w:cs="Arial"/>
          <w:noProof/>
          <w:lang w:val="en-US"/>
        </w:rPr>
        <w:t xml:space="preserve">. </w:t>
      </w:r>
      <w:r w:rsidRPr="001208FC">
        <w:rPr>
          <w:rFonts w:cs="Arial"/>
          <w:noProof/>
        </w:rPr>
        <w:t xml:space="preserve">Disponível em: &lt;https://www.bloomberg.com/press-releases/2019-12-05/video-streaming-market-to-reach-149-34-bn-globally-by-2026-at-18-3-cagr-allied-market-research&gt;. Acesso em: 20 abr. 2020. </w:t>
      </w:r>
    </w:p>
    <w:p w14:paraId="2C6DF570"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AMBRIDGE. Piracy. </w:t>
      </w:r>
      <w:r w:rsidRPr="001208FC">
        <w:rPr>
          <w:rFonts w:cs="Arial"/>
          <w:i/>
          <w:iCs/>
          <w:noProof/>
        </w:rPr>
        <w:t>Cambridge Dictionary</w:t>
      </w:r>
      <w:r w:rsidRPr="001208FC">
        <w:rPr>
          <w:rFonts w:cs="Arial"/>
          <w:noProof/>
        </w:rPr>
        <w:t xml:space="preserve">. Cambridge: [s.n.], 2020a. . Disponível em: &lt;https://dictionary.cambridge.org/us/dictionary/english/&gt;. </w:t>
      </w:r>
      <w:r w:rsidRPr="00C279E2">
        <w:rPr>
          <w:rFonts w:cs="Arial"/>
          <w:noProof/>
          <w:lang w:val="en-US"/>
        </w:rPr>
        <w:t xml:space="preserve">Acesso em: 15 abr. 2020. </w:t>
      </w:r>
    </w:p>
    <w:p w14:paraId="116D9EE2"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CAMBRIDGE. Streaming. </w:t>
      </w:r>
      <w:r w:rsidRPr="00C279E2">
        <w:rPr>
          <w:rFonts w:cs="Arial"/>
          <w:i/>
          <w:iCs/>
          <w:noProof/>
          <w:lang w:val="en-US"/>
        </w:rPr>
        <w:t>Cambridge Dictionary</w:t>
      </w:r>
      <w:r w:rsidRPr="00C279E2">
        <w:rPr>
          <w:rFonts w:cs="Arial"/>
          <w:noProof/>
          <w:lang w:val="en-US"/>
        </w:rPr>
        <w:t xml:space="preserve">. Cambridge: [s.n.], 2020b. . </w:t>
      </w:r>
      <w:r w:rsidRPr="001208FC">
        <w:rPr>
          <w:rFonts w:cs="Arial"/>
          <w:noProof/>
        </w:rPr>
        <w:t xml:space="preserve">Disponível em: &lt;https://dictionary.cambridge.org/us/dictionary/english/streaming&gt;. Acesso em: 10 abr. 2020. </w:t>
      </w:r>
    </w:p>
    <w:p w14:paraId="35750BBC"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COUTINHO, Mariana. </w:t>
      </w:r>
      <w:r w:rsidRPr="001208FC">
        <w:rPr>
          <w:rFonts w:cs="Arial"/>
          <w:i/>
          <w:iCs/>
          <w:noProof/>
        </w:rPr>
        <w:t>Saiba mais sobre streaming, a tecnologia que se popularizou na web 2.0</w:t>
      </w:r>
      <w:r w:rsidRPr="001208FC">
        <w:rPr>
          <w:rFonts w:cs="Arial"/>
          <w:noProof/>
        </w:rPr>
        <w:t xml:space="preserve">. Disponível em: &lt;https://www.techtudo.com.br/artigos/noticia/2013/05/conheca-o-streaming-tecnologia-que-se-popularizou-na-web.html%0D&gt;. </w:t>
      </w:r>
      <w:r w:rsidRPr="00C279E2">
        <w:rPr>
          <w:rFonts w:cs="Arial"/>
          <w:noProof/>
          <w:lang w:val="en-US"/>
        </w:rPr>
        <w:t xml:space="preserve">Acesso em: 2 maio 2020. </w:t>
      </w:r>
    </w:p>
    <w:p w14:paraId="664FF7A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EISEND, Martin. Explaining digital piracy: A meta-analysis. </w:t>
      </w:r>
      <w:r w:rsidRPr="00C279E2">
        <w:rPr>
          <w:rFonts w:cs="Arial"/>
          <w:i/>
          <w:iCs/>
          <w:noProof/>
          <w:lang w:val="en-US"/>
        </w:rPr>
        <w:t>Information Systems Research</w:t>
      </w:r>
      <w:r w:rsidRPr="00C279E2">
        <w:rPr>
          <w:rFonts w:cs="Arial"/>
          <w:noProof/>
          <w:lang w:val="en-US"/>
        </w:rPr>
        <w:t>, v. 30, n. 2, p. 636–664, 2019.</w:t>
      </w:r>
    </w:p>
    <w:p w14:paraId="24DC78AB"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HIPÓLITO, Brennda Evaristo; MASCENA, Keysa Manuela Cunha De. O Comportamento do Consumidor de Informações. </w:t>
      </w:r>
      <w:r w:rsidRPr="00C279E2">
        <w:rPr>
          <w:rFonts w:cs="Arial"/>
          <w:i/>
          <w:iCs/>
          <w:noProof/>
          <w:lang w:val="en-US"/>
        </w:rPr>
        <w:t>Consumer Behavior Review</w:t>
      </w:r>
      <w:r w:rsidRPr="00C279E2">
        <w:rPr>
          <w:rFonts w:cs="Arial"/>
          <w:noProof/>
          <w:lang w:val="en-US"/>
        </w:rPr>
        <w:t>, v. 4, n. 1, p. 38–52, 2020.</w:t>
      </w:r>
    </w:p>
    <w:p w14:paraId="390DF80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JOHNSON, Ashley. </w:t>
      </w:r>
      <w:r w:rsidRPr="00C279E2">
        <w:rPr>
          <w:rFonts w:cs="Arial"/>
          <w:i/>
          <w:iCs/>
          <w:noProof/>
          <w:lang w:val="en-US"/>
        </w:rPr>
        <w:t xml:space="preserve">22 Years After the DMCA, Online Piracy Is Still a </w:t>
      </w:r>
      <w:r w:rsidRPr="00C279E2">
        <w:rPr>
          <w:rFonts w:cs="Arial"/>
          <w:i/>
          <w:iCs/>
          <w:noProof/>
          <w:lang w:val="en-US"/>
        </w:rPr>
        <w:lastRenderedPageBreak/>
        <w:t>Widespread Problem</w:t>
      </w:r>
      <w:r w:rsidRPr="00C279E2">
        <w:rPr>
          <w:rFonts w:cs="Arial"/>
          <w:noProof/>
          <w:lang w:val="en-US"/>
        </w:rPr>
        <w:t xml:space="preserve">. . </w:t>
      </w:r>
      <w:r w:rsidRPr="001208FC">
        <w:rPr>
          <w:rFonts w:cs="Arial"/>
          <w:noProof/>
        </w:rPr>
        <w:t>[S.l: s.n.], 2020. Disponível em: &lt;https://itif.org/publications/2020/02/07/22-years-after-dmca-online-piracy-still-widespread-problem&gt;.</w:t>
      </w:r>
    </w:p>
    <w:p w14:paraId="67F148C9"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KOTLER, Philip T.; ARMSTRONG, Gary. </w:t>
      </w:r>
      <w:r w:rsidRPr="00C279E2">
        <w:rPr>
          <w:rFonts w:cs="Arial"/>
          <w:i/>
          <w:iCs/>
          <w:noProof/>
          <w:lang w:val="en-US"/>
        </w:rPr>
        <w:t>Principles of Marketing</w:t>
      </w:r>
      <w:r w:rsidRPr="00C279E2">
        <w:rPr>
          <w:rFonts w:cs="Arial"/>
          <w:noProof/>
          <w:lang w:val="en-US"/>
        </w:rPr>
        <w:t>. 17</w:t>
      </w:r>
      <w:r w:rsidRPr="00C279E2">
        <w:rPr>
          <w:rFonts w:cs="Arial"/>
          <w:noProof/>
          <w:vertAlign w:val="superscript"/>
          <w:lang w:val="en-US"/>
        </w:rPr>
        <w:t>a</w:t>
      </w:r>
      <w:r w:rsidRPr="00C279E2">
        <w:rPr>
          <w:rFonts w:cs="Arial"/>
          <w:noProof/>
          <w:lang w:val="en-US"/>
        </w:rPr>
        <w:t xml:space="preserve"> ed. </w:t>
      </w:r>
      <w:r w:rsidRPr="001208FC">
        <w:rPr>
          <w:rFonts w:cs="Arial"/>
          <w:noProof/>
        </w:rPr>
        <w:t xml:space="preserve">Hanover: Pearson, 2017. </w:t>
      </w:r>
    </w:p>
    <w:p w14:paraId="2E8226DB"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LEONTIEF, Wassily. </w:t>
      </w:r>
      <w:r w:rsidRPr="001208FC">
        <w:rPr>
          <w:rFonts w:cs="Arial"/>
          <w:i/>
          <w:iCs/>
          <w:noProof/>
        </w:rPr>
        <w:t>A economia de insumo-produto</w:t>
      </w:r>
      <w:r w:rsidRPr="001208FC">
        <w:rPr>
          <w:rFonts w:cs="Arial"/>
          <w:noProof/>
        </w:rPr>
        <w:t>. . São Paulo: Abril Cultural. , 1951</w:t>
      </w:r>
    </w:p>
    <w:p w14:paraId="52195F3F" w14:textId="77777777" w:rsidR="001208FC" w:rsidRPr="001208FC" w:rsidRDefault="001208FC" w:rsidP="001208FC">
      <w:pPr>
        <w:widowControl w:val="0"/>
        <w:autoSpaceDE w:val="0"/>
        <w:autoSpaceDN w:val="0"/>
        <w:adjustRightInd w:val="0"/>
        <w:spacing w:after="240"/>
        <w:rPr>
          <w:rFonts w:cs="Arial"/>
          <w:noProof/>
        </w:rPr>
      </w:pPr>
      <w:r w:rsidRPr="001208FC">
        <w:rPr>
          <w:rFonts w:cs="Arial"/>
          <w:noProof/>
        </w:rPr>
        <w:t xml:space="preserve">MERLO, Edgard; CERIBELI, Harrison. </w:t>
      </w:r>
      <w:r w:rsidRPr="001208FC">
        <w:rPr>
          <w:rFonts w:cs="Arial"/>
          <w:i/>
          <w:iCs/>
          <w:noProof/>
        </w:rPr>
        <w:t>Comportamento do Consumidor</w:t>
      </w:r>
      <w:r w:rsidRPr="001208FC">
        <w:rPr>
          <w:rFonts w:cs="Arial"/>
          <w:noProof/>
        </w:rPr>
        <w:t>. 1</w:t>
      </w:r>
      <w:r w:rsidRPr="001208FC">
        <w:rPr>
          <w:rFonts w:cs="Arial"/>
          <w:noProof/>
          <w:vertAlign w:val="superscript"/>
        </w:rPr>
        <w:t>a</w:t>
      </w:r>
      <w:r w:rsidRPr="001208FC">
        <w:rPr>
          <w:rFonts w:cs="Arial"/>
          <w:noProof/>
        </w:rPr>
        <w:t xml:space="preserve"> ed. [S.l.]: LTC, 2014. </w:t>
      </w:r>
    </w:p>
    <w:p w14:paraId="3267DCDD"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MUSO. </w:t>
      </w:r>
      <w:r w:rsidRPr="00C279E2">
        <w:rPr>
          <w:rFonts w:cs="Arial"/>
          <w:i/>
          <w:iCs/>
          <w:noProof/>
          <w:lang w:val="en-US"/>
        </w:rPr>
        <w:t>Global piracy increases throughout 2017, MUSO Reveals</w:t>
      </w:r>
      <w:r w:rsidRPr="00C279E2">
        <w:rPr>
          <w:rFonts w:cs="Arial"/>
          <w:noProof/>
          <w:lang w:val="en-US"/>
        </w:rPr>
        <w:t xml:space="preserve">. </w:t>
      </w:r>
      <w:r w:rsidRPr="001208FC">
        <w:rPr>
          <w:rFonts w:cs="Arial"/>
          <w:noProof/>
        </w:rPr>
        <w:t xml:space="preserve">Disponível em: &lt;https://www.muso.com/magazine/global-piracy-increases-throughout-2017-muso-reveals&gt;. </w:t>
      </w:r>
      <w:r w:rsidRPr="00C279E2">
        <w:rPr>
          <w:rFonts w:cs="Arial"/>
          <w:noProof/>
          <w:lang w:val="en-US"/>
        </w:rPr>
        <w:t xml:space="preserve">Acesso em: 20 fev. 2020. </w:t>
      </w:r>
    </w:p>
    <w:p w14:paraId="5590D01E"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RIMINI, Francesca Da; MARSHALL, Jonathan. Piracy is Normal, Piracy is Boring: Systemic Disruption as Everyday Life. </w:t>
      </w:r>
      <w:r w:rsidRPr="00C279E2">
        <w:rPr>
          <w:rFonts w:cs="Arial"/>
          <w:i/>
          <w:iCs/>
          <w:noProof/>
          <w:lang w:val="en-US"/>
        </w:rPr>
        <w:t>Piracy: Leakages from Modernity</w:t>
      </w:r>
      <w:r w:rsidRPr="00C279E2">
        <w:rPr>
          <w:rFonts w:cs="Arial"/>
          <w:noProof/>
          <w:lang w:val="en-US"/>
        </w:rPr>
        <w:t xml:space="preserve">. [S.l: s.n.], 2014. p. 323–344. </w:t>
      </w:r>
    </w:p>
    <w:p w14:paraId="2F8CF3D4"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SACCOMORI, Camila. </w:t>
      </w:r>
      <w:r w:rsidRPr="001208FC">
        <w:rPr>
          <w:rFonts w:cs="Arial"/>
          <w:noProof/>
        </w:rPr>
        <w:t xml:space="preserve">Qualquer coisa a qualquer hora em qualquer lugar: as novas experiências de consumo de seriados via Netflix. </w:t>
      </w:r>
      <w:r w:rsidRPr="001208FC">
        <w:rPr>
          <w:rFonts w:cs="Arial"/>
          <w:i/>
          <w:iCs/>
          <w:noProof/>
        </w:rPr>
        <w:t>Revista Temática</w:t>
      </w:r>
      <w:r w:rsidRPr="001208FC">
        <w:rPr>
          <w:rFonts w:cs="Arial"/>
          <w:noProof/>
        </w:rPr>
        <w:t>, v. 11, n. 4, p. 53–68, 2015.</w:t>
      </w:r>
    </w:p>
    <w:p w14:paraId="4D72D931" w14:textId="77777777" w:rsidR="001208FC" w:rsidRPr="00C279E2" w:rsidRDefault="001208FC" w:rsidP="001208FC">
      <w:pPr>
        <w:widowControl w:val="0"/>
        <w:autoSpaceDE w:val="0"/>
        <w:autoSpaceDN w:val="0"/>
        <w:adjustRightInd w:val="0"/>
        <w:spacing w:after="240"/>
        <w:rPr>
          <w:rFonts w:cs="Arial"/>
          <w:noProof/>
          <w:lang w:val="en-US"/>
        </w:rPr>
      </w:pPr>
      <w:r w:rsidRPr="001208FC">
        <w:rPr>
          <w:rFonts w:cs="Arial"/>
          <w:noProof/>
        </w:rPr>
        <w:t xml:space="preserve">SCARABOTO, Daiane; ALMEIDA, Stefânia Ordovás De; FLECK, João Pedro dos Santos. </w:t>
      </w:r>
      <w:r w:rsidRPr="00C279E2">
        <w:rPr>
          <w:rFonts w:cs="Arial"/>
          <w:noProof/>
          <w:lang w:val="en-US"/>
        </w:rPr>
        <w:t xml:space="preserve">“ No piracy talk ” : how online brand communities work to denormalize controversial gaming practices. </w:t>
      </w:r>
      <w:r w:rsidRPr="00C279E2">
        <w:rPr>
          <w:rFonts w:cs="Arial"/>
          <w:i/>
          <w:iCs/>
          <w:noProof/>
          <w:lang w:val="en-US"/>
        </w:rPr>
        <w:t>Emerald Publishing Ltd</w:t>
      </w:r>
      <w:r w:rsidRPr="00C279E2">
        <w:rPr>
          <w:rFonts w:cs="Arial"/>
          <w:noProof/>
          <w:lang w:val="en-US"/>
        </w:rPr>
        <w:t>, 2020.</w:t>
      </w:r>
    </w:p>
    <w:p w14:paraId="4A030A16"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SHETH, Jagdish N.; USLAY, Can. Implications of the revised definition of marketing: From exchange to value creation. </w:t>
      </w:r>
      <w:r w:rsidRPr="00C279E2">
        <w:rPr>
          <w:rFonts w:cs="Arial"/>
          <w:i/>
          <w:iCs/>
          <w:noProof/>
          <w:lang w:val="en-US"/>
        </w:rPr>
        <w:t>Journal of Public Policy and Marketing</w:t>
      </w:r>
      <w:r w:rsidRPr="00C279E2">
        <w:rPr>
          <w:rFonts w:cs="Arial"/>
          <w:noProof/>
          <w:lang w:val="en-US"/>
        </w:rPr>
        <w:t>, v. 26, n. 2, p. 302–307, 2007.</w:t>
      </w:r>
    </w:p>
    <w:p w14:paraId="71A6CD4C" w14:textId="77777777" w:rsidR="001208FC" w:rsidRPr="00C279E2" w:rsidRDefault="001208FC" w:rsidP="001208FC">
      <w:pPr>
        <w:widowControl w:val="0"/>
        <w:autoSpaceDE w:val="0"/>
        <w:autoSpaceDN w:val="0"/>
        <w:adjustRightInd w:val="0"/>
        <w:spacing w:after="240"/>
        <w:rPr>
          <w:rFonts w:cs="Arial"/>
          <w:noProof/>
          <w:lang w:val="en-US"/>
        </w:rPr>
      </w:pPr>
      <w:r w:rsidRPr="00C279E2">
        <w:rPr>
          <w:rFonts w:cs="Arial"/>
          <w:noProof/>
          <w:lang w:val="en-US"/>
        </w:rPr>
        <w:t xml:space="preserve">TAM, Kar Yan; FENG, Katherine Yue; KWAN, Samuel. The role of morality in digital piracy: Understanding the deterrent and motivational effects of moral reasoning in different piracy contexts. </w:t>
      </w:r>
      <w:r w:rsidRPr="00C279E2">
        <w:rPr>
          <w:rFonts w:cs="Arial"/>
          <w:i/>
          <w:iCs/>
          <w:noProof/>
          <w:lang w:val="en-US"/>
        </w:rPr>
        <w:t>Journal of the Association for Information Systems</w:t>
      </w:r>
      <w:r w:rsidRPr="00C279E2">
        <w:rPr>
          <w:rFonts w:cs="Arial"/>
          <w:noProof/>
          <w:lang w:val="en-US"/>
        </w:rPr>
        <w:t>, v. 20, n. 5, p. 604–628, 2019.</w:t>
      </w:r>
    </w:p>
    <w:p w14:paraId="271EDE9D" w14:textId="77777777"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lastRenderedPageBreak/>
        <w:t xml:space="preserve">WATERMAN, David; SHERMAN, Ryland; JI, Sung Wook. The economics of online television: Industry development, aggregation, and “TV Everywhere”. </w:t>
      </w:r>
      <w:r w:rsidRPr="001208FC">
        <w:rPr>
          <w:rFonts w:cs="Arial"/>
          <w:i/>
          <w:iCs/>
          <w:noProof/>
        </w:rPr>
        <w:t>Telecommunications Policy</w:t>
      </w:r>
      <w:r w:rsidRPr="001208FC">
        <w:rPr>
          <w:rFonts w:cs="Arial"/>
          <w:noProof/>
        </w:rPr>
        <w:t>, v. 37, n. 9, p. 725–736, 2013. Disponível em: &lt;https://www.sciencedirect.com/science/article/abs/pii/S0308596113001146?via%3Dihub&gt;.</w:t>
      </w:r>
    </w:p>
    <w:p w14:paraId="664EE634" w14:textId="7425F0C1" w:rsidR="001208FC" w:rsidRPr="001208FC" w:rsidRDefault="001208FC" w:rsidP="001208FC">
      <w:pPr>
        <w:widowControl w:val="0"/>
        <w:autoSpaceDE w:val="0"/>
        <w:autoSpaceDN w:val="0"/>
        <w:adjustRightInd w:val="0"/>
        <w:spacing w:after="240"/>
        <w:rPr>
          <w:rFonts w:cs="Arial"/>
          <w:noProof/>
        </w:rPr>
      </w:pPr>
      <w:r w:rsidRPr="00C279E2">
        <w:rPr>
          <w:rFonts w:cs="Arial"/>
          <w:noProof/>
          <w:lang w:val="en-US"/>
        </w:rPr>
        <w:t xml:space="preserve">ZAMBELLI, Alex. A history of media streaming and the future of connected TV. </w:t>
      </w:r>
      <w:r w:rsidRPr="001208FC">
        <w:rPr>
          <w:rFonts w:cs="Arial"/>
          <w:i/>
          <w:iCs/>
          <w:noProof/>
        </w:rPr>
        <w:t>The Guardian</w:t>
      </w:r>
      <w:r w:rsidRPr="001208FC">
        <w:rPr>
          <w:rFonts w:cs="Arial"/>
          <w:noProof/>
        </w:rPr>
        <w:t>, Londres, 1 mar. 2013. Disponível em: &lt;https://www.theguardian.com/media-network/media-network-blog/2013/mar/01/history-streaming-future-connected-tv&gt;.</w:t>
      </w:r>
    </w:p>
    <w:p w14:paraId="20B192DD" w14:textId="2A670085" w:rsidR="00E92AF3" w:rsidRPr="009F604A" w:rsidRDefault="00E92AF3" w:rsidP="00784328">
      <w:pPr>
        <w:rPr>
          <w:rFonts w:cs="Arial"/>
        </w:rPr>
      </w:pPr>
      <w:r w:rsidRPr="009F604A">
        <w:rPr>
          <w:rFonts w:cs="Arial"/>
        </w:rPr>
        <w:fldChar w:fldCharType="end"/>
      </w:r>
    </w:p>
    <w:sectPr w:rsidR="00E92AF3" w:rsidRPr="009F604A" w:rsidSect="00960FBA">
      <w:pgSz w:w="11906" w:h="16838"/>
      <w:pgMar w:top="1701" w:right="1134" w:bottom="1134"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USTAVO POHLMANN GONZAGA" w:date="2020-11-19T21:27:00Z" w:initials="GPG">
    <w:p w14:paraId="5D77E646" w14:textId="3F8C1063" w:rsidR="00563478" w:rsidRDefault="00563478">
      <w:pPr>
        <w:pStyle w:val="CommentText"/>
      </w:pPr>
      <w:r>
        <w:rPr>
          <w:rStyle w:val="CommentReference"/>
        </w:rPr>
        <w:annotationRef/>
      </w:r>
      <w:r>
        <w:t>Reescrever, o objetivo mudou</w:t>
      </w:r>
    </w:p>
  </w:comment>
  <w:comment w:id="9" w:author="GUSTAVO POHLMANN GONZAGA" w:date="2020-09-23T22:36:00Z" w:initials="GPG">
    <w:p w14:paraId="6EF25225" w14:textId="33479BE8" w:rsidR="00563478" w:rsidRDefault="00563478">
      <w:pPr>
        <w:pStyle w:val="CommentText"/>
      </w:pPr>
      <w:r>
        <w:rPr>
          <w:rStyle w:val="CommentReference"/>
        </w:rPr>
        <w:annotationRef/>
      </w:r>
      <w:r>
        <w:t>Definir no Referencial Teórico?</w:t>
      </w:r>
    </w:p>
  </w:comment>
  <w:comment w:id="10" w:author="GUSTAVO POHLMANN GONZAGA" w:date="2020-11-19T21:41:00Z" w:initials="GPG">
    <w:p w14:paraId="28E3E892" w14:textId="30AF644D" w:rsidR="00563478" w:rsidRDefault="00563478">
      <w:pPr>
        <w:pStyle w:val="CommentText"/>
      </w:pPr>
      <w:r>
        <w:rPr>
          <w:rStyle w:val="CommentReference"/>
        </w:rPr>
        <w:annotationRef/>
      </w:r>
      <w:r>
        <w:t xml:space="preserve">Add referencial teórico </w:t>
      </w:r>
      <w:hyperlink r:id="rId1" w:history="1">
        <w:r w:rsidRPr="004B778E">
          <w:rPr>
            <w:rStyle w:val="Hyperlink"/>
          </w:rPr>
          <w:t>http://www.cade.gov.br/acesso-a-informacao/publicacoes-institucionais/dee-publicacoes-anexos/documento-de-trabalho-n-01-2014-indicadores-de-concorrencia.pdf p.14</w:t>
        </w:r>
      </w:hyperlink>
      <w:r>
        <w:br/>
      </w:r>
      <w:r w:rsidRPr="00AE091A">
        <w:t>https://www.justice.gov/atr/horizontal-merger-guidelines-08192010</w:t>
      </w:r>
    </w:p>
  </w:comment>
  <w:comment w:id="11" w:author="GUSTAVO POHLMANN GONZAGA" w:date="2020-09-23T23:02:00Z" w:initials="GPG">
    <w:p w14:paraId="7C84FCFA" w14:textId="0B090D43" w:rsidR="00563478" w:rsidRDefault="00563478">
      <w:pPr>
        <w:pStyle w:val="CommentText"/>
      </w:pPr>
      <w:r>
        <w:rPr>
          <w:rStyle w:val="CommentReference"/>
        </w:rPr>
        <w:annotationRef/>
      </w:r>
      <w:r>
        <w:t>Texto alternativo: e um perfil de usuários mais casuais, além de mais velhos (obtidos......</w:t>
      </w:r>
    </w:p>
  </w:comment>
  <w:comment w:id="14" w:author="GUSTAVO POHLMANN GONZAGA" w:date="2020-11-19T22:08:00Z" w:initials="GPG">
    <w:p w14:paraId="5C6E6D66" w14:textId="6BB176F4" w:rsidR="00563478" w:rsidRDefault="00563478">
      <w:pPr>
        <w:pStyle w:val="CommentText"/>
      </w:pPr>
      <w:r>
        <w:rPr>
          <w:rStyle w:val="CommentReference"/>
        </w:rPr>
        <w:annotationRef/>
      </w:r>
      <w:r>
        <w:t>Inserir fonte e ABNT e tudo o mais</w:t>
      </w:r>
    </w:p>
  </w:comment>
  <w:comment w:id="15" w:author="GUSTAVO POHLMANN GONZAGA" w:date="2020-11-19T22:15:00Z" w:initials="GPG">
    <w:p w14:paraId="3A6D4DDB" w14:textId="58457035" w:rsidR="00563478" w:rsidRDefault="00563478">
      <w:pPr>
        <w:pStyle w:val="CommentText"/>
      </w:pPr>
      <w:r>
        <w:rPr>
          <w:rStyle w:val="CommentReference"/>
        </w:rPr>
        <w:annotationRef/>
      </w:r>
      <w:r w:rsidRPr="00AA5B77">
        <w:t>https://www.gov.br/mj/pt-br/assuntos/noticias/conselho-nacional-de-combate-a-pirataria-lanca-guia-de-boas-praticas-e-orientacoes-as-plataformas-de-comercio-eletro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77E646" w15:done="0"/>
  <w15:commentEx w15:paraId="6EF25225" w15:done="0"/>
  <w15:commentEx w15:paraId="28E3E892" w15:done="0"/>
  <w15:commentEx w15:paraId="7C84FCFA" w15:done="0"/>
  <w15:commentEx w15:paraId="5C6E6D66" w15:done="0"/>
  <w15:commentEx w15:paraId="3A6D4DD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77E646" w16cid:durableId="236161D9"/>
  <w16cid:commentId w16cid:paraId="6EF25225" w16cid:durableId="23164C8B"/>
  <w16cid:commentId w16cid:paraId="28E3E892" w16cid:durableId="23616501"/>
  <w16cid:commentId w16cid:paraId="7C84FCFA" w16cid:durableId="23165277"/>
  <w16cid:commentId w16cid:paraId="5C6E6D66" w16cid:durableId="23616B50"/>
  <w16cid:commentId w16cid:paraId="3A6D4DDB" w16cid:durableId="23616C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2EA7AA" w14:textId="77777777" w:rsidR="00314C01" w:rsidRDefault="00314C01" w:rsidP="00A16D18">
      <w:r>
        <w:separator/>
      </w:r>
    </w:p>
  </w:endnote>
  <w:endnote w:type="continuationSeparator" w:id="0">
    <w:p w14:paraId="3C01C4D4" w14:textId="77777777" w:rsidR="00314C01" w:rsidRDefault="00314C01" w:rsidP="00A16D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D976D" w14:textId="77777777" w:rsidR="00314C01" w:rsidRDefault="00314C01" w:rsidP="00A16D18">
      <w:r>
        <w:separator/>
      </w:r>
    </w:p>
  </w:footnote>
  <w:footnote w:type="continuationSeparator" w:id="0">
    <w:p w14:paraId="0DB22BC1" w14:textId="77777777" w:rsidR="00314C01" w:rsidRDefault="00314C01" w:rsidP="00A16D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908806"/>
      <w:docPartObj>
        <w:docPartGallery w:val="Page Numbers (Top of Page)"/>
        <w:docPartUnique/>
      </w:docPartObj>
    </w:sdtPr>
    <w:sdtEndPr>
      <w:rPr>
        <w:noProof/>
      </w:rPr>
    </w:sdtEndPr>
    <w:sdtContent>
      <w:p w14:paraId="318CC131" w14:textId="4162DF85" w:rsidR="00563478" w:rsidRDefault="005634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7609D40" w14:textId="77777777" w:rsidR="00563478" w:rsidRDefault="005634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ED27B1"/>
    <w:multiLevelType w:val="hybridMultilevel"/>
    <w:tmpl w:val="D09A300E"/>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 w15:restartNumberingAfterBreak="0">
    <w:nsid w:val="248B31CD"/>
    <w:multiLevelType w:val="hybridMultilevel"/>
    <w:tmpl w:val="8CB8E9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 w15:restartNumberingAfterBreak="0">
    <w:nsid w:val="2DEB5CF0"/>
    <w:multiLevelType w:val="multilevel"/>
    <w:tmpl w:val="6A244C8C"/>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474E51B2"/>
    <w:multiLevelType w:val="multilevel"/>
    <w:tmpl w:val="C5B2BFDA"/>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3F10222"/>
    <w:multiLevelType w:val="multilevel"/>
    <w:tmpl w:val="04660B36"/>
    <w:lvl w:ilvl="0">
      <w:start w:val="1"/>
      <w:numFmt w:val="decimal"/>
      <w:lvlText w:val="%1."/>
      <w:lvlJc w:val="left"/>
      <w:pPr>
        <w:ind w:left="360" w:hanging="360"/>
      </w:pPr>
      <w:rPr>
        <w:rFonts w:hint="default"/>
        <w:b/>
        <w:bCs/>
      </w:rPr>
    </w:lvl>
    <w:lvl w:ilvl="1">
      <w:start w:val="1"/>
      <w:numFmt w:val="decimal"/>
      <w:isLgl/>
      <w:lvlText w:val="%1.%2"/>
      <w:lvlJc w:val="left"/>
      <w:pPr>
        <w:ind w:left="756" w:hanging="396"/>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num w:numId="1">
    <w:abstractNumId w:val="4"/>
  </w:num>
  <w:num w:numId="2">
    <w:abstractNumId w:val="1"/>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USTAVO POHLMANN GONZAGA">
    <w15:presenceInfo w15:providerId="None" w15:userId="GUSTAVO POHLMANN GONZA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2736D"/>
    <w:rsid w:val="00010511"/>
    <w:rsid w:val="00057049"/>
    <w:rsid w:val="0008706B"/>
    <w:rsid w:val="000A3ADB"/>
    <w:rsid w:val="000D78BF"/>
    <w:rsid w:val="000E1AA9"/>
    <w:rsid w:val="000F4A99"/>
    <w:rsid w:val="001208FC"/>
    <w:rsid w:val="00154FB4"/>
    <w:rsid w:val="0016178C"/>
    <w:rsid w:val="00162A0E"/>
    <w:rsid w:val="001B7A99"/>
    <w:rsid w:val="001C4F9C"/>
    <w:rsid w:val="001E4EAD"/>
    <w:rsid w:val="001E6871"/>
    <w:rsid w:val="002065E3"/>
    <w:rsid w:val="002131C2"/>
    <w:rsid w:val="0022648A"/>
    <w:rsid w:val="0022736D"/>
    <w:rsid w:val="00242994"/>
    <w:rsid w:val="002513F3"/>
    <w:rsid w:val="002670F6"/>
    <w:rsid w:val="002823DC"/>
    <w:rsid w:val="00296F59"/>
    <w:rsid w:val="002A01C3"/>
    <w:rsid w:val="002A4476"/>
    <w:rsid w:val="002D5EF0"/>
    <w:rsid w:val="002E3AD2"/>
    <w:rsid w:val="00314C01"/>
    <w:rsid w:val="00321418"/>
    <w:rsid w:val="00345EF9"/>
    <w:rsid w:val="003822CF"/>
    <w:rsid w:val="003C1F66"/>
    <w:rsid w:val="003E2B98"/>
    <w:rsid w:val="00411AC9"/>
    <w:rsid w:val="00483E3A"/>
    <w:rsid w:val="004A7F24"/>
    <w:rsid w:val="004C3169"/>
    <w:rsid w:val="0051579E"/>
    <w:rsid w:val="00563478"/>
    <w:rsid w:val="005679F2"/>
    <w:rsid w:val="005B5F97"/>
    <w:rsid w:val="005C0785"/>
    <w:rsid w:val="005E3C48"/>
    <w:rsid w:val="005E543B"/>
    <w:rsid w:val="005F1446"/>
    <w:rsid w:val="00626264"/>
    <w:rsid w:val="00651E56"/>
    <w:rsid w:val="00672FE6"/>
    <w:rsid w:val="00675FE8"/>
    <w:rsid w:val="006A3D54"/>
    <w:rsid w:val="006D610F"/>
    <w:rsid w:val="006E0695"/>
    <w:rsid w:val="007117E9"/>
    <w:rsid w:val="00724DDE"/>
    <w:rsid w:val="00784328"/>
    <w:rsid w:val="007A6C80"/>
    <w:rsid w:val="007D0701"/>
    <w:rsid w:val="007D6816"/>
    <w:rsid w:val="00812FD1"/>
    <w:rsid w:val="008179B7"/>
    <w:rsid w:val="00823A8C"/>
    <w:rsid w:val="00847787"/>
    <w:rsid w:val="00890591"/>
    <w:rsid w:val="008A4A9D"/>
    <w:rsid w:val="008A4B0E"/>
    <w:rsid w:val="008A613F"/>
    <w:rsid w:val="008D6DAF"/>
    <w:rsid w:val="008E7095"/>
    <w:rsid w:val="009014F2"/>
    <w:rsid w:val="00916F2F"/>
    <w:rsid w:val="00934BBA"/>
    <w:rsid w:val="009470DF"/>
    <w:rsid w:val="00960FBA"/>
    <w:rsid w:val="0098431A"/>
    <w:rsid w:val="009E4C96"/>
    <w:rsid w:val="009F604A"/>
    <w:rsid w:val="00A040C4"/>
    <w:rsid w:val="00A16D18"/>
    <w:rsid w:val="00A22F81"/>
    <w:rsid w:val="00A429B3"/>
    <w:rsid w:val="00A6382A"/>
    <w:rsid w:val="00A9108E"/>
    <w:rsid w:val="00AA5B77"/>
    <w:rsid w:val="00AE091A"/>
    <w:rsid w:val="00AE554D"/>
    <w:rsid w:val="00B16019"/>
    <w:rsid w:val="00B22098"/>
    <w:rsid w:val="00B415E6"/>
    <w:rsid w:val="00B52259"/>
    <w:rsid w:val="00B72F08"/>
    <w:rsid w:val="00B85DFF"/>
    <w:rsid w:val="00BD4DE9"/>
    <w:rsid w:val="00BD6F63"/>
    <w:rsid w:val="00BF3D22"/>
    <w:rsid w:val="00C03D00"/>
    <w:rsid w:val="00C12E06"/>
    <w:rsid w:val="00C279E2"/>
    <w:rsid w:val="00CC6FB2"/>
    <w:rsid w:val="00D169B9"/>
    <w:rsid w:val="00D94FF4"/>
    <w:rsid w:val="00D961AD"/>
    <w:rsid w:val="00DB71C7"/>
    <w:rsid w:val="00DE6DED"/>
    <w:rsid w:val="00E258DD"/>
    <w:rsid w:val="00E363CB"/>
    <w:rsid w:val="00E533AD"/>
    <w:rsid w:val="00E92AF3"/>
    <w:rsid w:val="00EA2B40"/>
    <w:rsid w:val="00ED2940"/>
    <w:rsid w:val="00ED3CDC"/>
    <w:rsid w:val="00F43327"/>
    <w:rsid w:val="00F4379D"/>
    <w:rsid w:val="00F6467A"/>
    <w:rsid w:val="00F725D0"/>
    <w:rsid w:val="00F97B3E"/>
    <w:rsid w:val="00FB14D7"/>
    <w:rsid w:val="00FB2F84"/>
    <w:rsid w:val="00FE39D7"/>
    <w:rsid w:val="00FF74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8CAEF7"/>
  <w15:docId w15:val="{47DA306E-CFCD-4C98-94AB-AF7C8A96D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5EF9"/>
    <w:pPr>
      <w:spacing w:after="0" w:line="360" w:lineRule="auto"/>
      <w:ind w:firstLine="709"/>
      <w:jc w:val="both"/>
    </w:pPr>
    <w:rPr>
      <w:rFonts w:ascii="Arial" w:hAnsi="Arial"/>
      <w:sz w:val="24"/>
      <w:szCs w:val="24"/>
    </w:rPr>
  </w:style>
  <w:style w:type="paragraph" w:styleId="Heading1">
    <w:name w:val="heading 1"/>
    <w:basedOn w:val="Normal"/>
    <w:next w:val="Normal"/>
    <w:link w:val="Heading1Char"/>
    <w:uiPriority w:val="9"/>
    <w:qFormat/>
    <w:rsid w:val="00B415E6"/>
    <w:pPr>
      <w:keepNext/>
      <w:keepLines/>
      <w:spacing w:before="24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AE091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6D18"/>
    <w:pPr>
      <w:tabs>
        <w:tab w:val="center" w:pos="4252"/>
        <w:tab w:val="right" w:pos="8504"/>
      </w:tabs>
    </w:pPr>
  </w:style>
  <w:style w:type="character" w:customStyle="1" w:styleId="HeaderChar">
    <w:name w:val="Header Char"/>
    <w:basedOn w:val="DefaultParagraphFont"/>
    <w:link w:val="Header"/>
    <w:uiPriority w:val="99"/>
    <w:rsid w:val="00A16D18"/>
    <w:rPr>
      <w:sz w:val="24"/>
      <w:szCs w:val="24"/>
    </w:rPr>
  </w:style>
  <w:style w:type="paragraph" w:styleId="Footer">
    <w:name w:val="footer"/>
    <w:basedOn w:val="Normal"/>
    <w:link w:val="FooterChar"/>
    <w:uiPriority w:val="99"/>
    <w:unhideWhenUsed/>
    <w:rsid w:val="00A16D18"/>
    <w:pPr>
      <w:tabs>
        <w:tab w:val="center" w:pos="4252"/>
        <w:tab w:val="right" w:pos="8504"/>
      </w:tabs>
    </w:pPr>
  </w:style>
  <w:style w:type="character" w:customStyle="1" w:styleId="FooterChar">
    <w:name w:val="Footer Char"/>
    <w:basedOn w:val="DefaultParagraphFont"/>
    <w:link w:val="Footer"/>
    <w:uiPriority w:val="99"/>
    <w:rsid w:val="00A16D18"/>
    <w:rPr>
      <w:sz w:val="24"/>
      <w:szCs w:val="24"/>
    </w:rPr>
  </w:style>
  <w:style w:type="paragraph" w:styleId="ListParagraph">
    <w:name w:val="List Paragraph"/>
    <w:basedOn w:val="Normal"/>
    <w:uiPriority w:val="34"/>
    <w:qFormat/>
    <w:rsid w:val="009F604A"/>
    <w:pPr>
      <w:ind w:left="720"/>
      <w:contextualSpacing/>
    </w:pPr>
  </w:style>
  <w:style w:type="character" w:styleId="Hyperlink">
    <w:name w:val="Hyperlink"/>
    <w:basedOn w:val="DefaultParagraphFont"/>
    <w:uiPriority w:val="99"/>
    <w:unhideWhenUsed/>
    <w:rsid w:val="006A3D54"/>
    <w:rPr>
      <w:color w:val="0000FF"/>
      <w:u w:val="single"/>
    </w:rPr>
  </w:style>
  <w:style w:type="paragraph" w:styleId="BalloonText">
    <w:name w:val="Balloon Text"/>
    <w:basedOn w:val="Normal"/>
    <w:link w:val="BalloonTextChar"/>
    <w:uiPriority w:val="99"/>
    <w:semiHidden/>
    <w:unhideWhenUsed/>
    <w:rsid w:val="002D5EF0"/>
    <w:rPr>
      <w:rFonts w:ascii="Tahoma" w:hAnsi="Tahoma" w:cs="Tahoma"/>
      <w:sz w:val="16"/>
      <w:szCs w:val="16"/>
    </w:rPr>
  </w:style>
  <w:style w:type="character" w:customStyle="1" w:styleId="BalloonTextChar">
    <w:name w:val="Balloon Text Char"/>
    <w:basedOn w:val="DefaultParagraphFont"/>
    <w:link w:val="BalloonText"/>
    <w:uiPriority w:val="99"/>
    <w:semiHidden/>
    <w:rsid w:val="002D5EF0"/>
    <w:rPr>
      <w:rFonts w:ascii="Tahoma" w:hAnsi="Tahoma" w:cs="Tahoma"/>
      <w:sz w:val="16"/>
      <w:szCs w:val="16"/>
    </w:rPr>
  </w:style>
  <w:style w:type="character" w:styleId="CommentReference">
    <w:name w:val="annotation reference"/>
    <w:basedOn w:val="DefaultParagraphFont"/>
    <w:uiPriority w:val="99"/>
    <w:semiHidden/>
    <w:unhideWhenUsed/>
    <w:rsid w:val="002D5EF0"/>
    <w:rPr>
      <w:sz w:val="16"/>
      <w:szCs w:val="16"/>
    </w:rPr>
  </w:style>
  <w:style w:type="paragraph" w:styleId="CommentText">
    <w:name w:val="annotation text"/>
    <w:basedOn w:val="Normal"/>
    <w:link w:val="CommentTextChar"/>
    <w:uiPriority w:val="99"/>
    <w:semiHidden/>
    <w:unhideWhenUsed/>
    <w:rsid w:val="002D5EF0"/>
    <w:rPr>
      <w:sz w:val="20"/>
      <w:szCs w:val="20"/>
    </w:rPr>
  </w:style>
  <w:style w:type="character" w:customStyle="1" w:styleId="CommentTextChar">
    <w:name w:val="Comment Text Char"/>
    <w:basedOn w:val="DefaultParagraphFont"/>
    <w:link w:val="CommentText"/>
    <w:uiPriority w:val="99"/>
    <w:semiHidden/>
    <w:rsid w:val="002D5EF0"/>
    <w:rPr>
      <w:sz w:val="20"/>
      <w:szCs w:val="20"/>
    </w:rPr>
  </w:style>
  <w:style w:type="paragraph" w:styleId="CommentSubject">
    <w:name w:val="annotation subject"/>
    <w:basedOn w:val="CommentText"/>
    <w:next w:val="CommentText"/>
    <w:link w:val="CommentSubjectChar"/>
    <w:uiPriority w:val="99"/>
    <w:semiHidden/>
    <w:unhideWhenUsed/>
    <w:rsid w:val="002D5EF0"/>
    <w:rPr>
      <w:b/>
      <w:bCs/>
    </w:rPr>
  </w:style>
  <w:style w:type="character" w:customStyle="1" w:styleId="CommentSubjectChar">
    <w:name w:val="Comment Subject Char"/>
    <w:basedOn w:val="CommentTextChar"/>
    <w:link w:val="CommentSubject"/>
    <w:uiPriority w:val="99"/>
    <w:semiHidden/>
    <w:rsid w:val="002D5EF0"/>
    <w:rPr>
      <w:b/>
      <w:bCs/>
      <w:sz w:val="20"/>
      <w:szCs w:val="20"/>
    </w:rPr>
  </w:style>
  <w:style w:type="character" w:customStyle="1" w:styleId="Heading1Char">
    <w:name w:val="Heading 1 Char"/>
    <w:basedOn w:val="DefaultParagraphFont"/>
    <w:link w:val="Heading1"/>
    <w:uiPriority w:val="9"/>
    <w:rsid w:val="00B415E6"/>
    <w:rPr>
      <w:rFonts w:ascii="Arial" w:eastAsiaTheme="majorEastAsia" w:hAnsi="Arial" w:cstheme="majorBidi"/>
      <w:b/>
      <w:sz w:val="24"/>
      <w:szCs w:val="32"/>
    </w:rPr>
  </w:style>
  <w:style w:type="paragraph" w:styleId="TOCHeading">
    <w:name w:val="TOC Heading"/>
    <w:basedOn w:val="Heading1"/>
    <w:next w:val="Normal"/>
    <w:uiPriority w:val="39"/>
    <w:unhideWhenUsed/>
    <w:qFormat/>
    <w:rsid w:val="00B415E6"/>
    <w:pPr>
      <w:spacing w:line="259" w:lineRule="auto"/>
      <w:outlineLvl w:val="9"/>
    </w:pPr>
    <w:rPr>
      <w:lang w:val="en-US"/>
    </w:rPr>
  </w:style>
  <w:style w:type="paragraph" w:styleId="TOC2">
    <w:name w:val="toc 2"/>
    <w:basedOn w:val="Normal"/>
    <w:next w:val="Normal"/>
    <w:autoRedefine/>
    <w:uiPriority w:val="39"/>
    <w:unhideWhenUsed/>
    <w:rsid w:val="00B415E6"/>
    <w:pPr>
      <w:spacing w:after="100" w:line="259" w:lineRule="auto"/>
      <w:ind w:left="220"/>
    </w:pPr>
    <w:rPr>
      <w:rFonts w:eastAsiaTheme="minorEastAsia" w:cs="Times New Roman"/>
      <w:sz w:val="22"/>
      <w:szCs w:val="22"/>
      <w:lang w:val="en-US"/>
    </w:rPr>
  </w:style>
  <w:style w:type="paragraph" w:styleId="TOC1">
    <w:name w:val="toc 1"/>
    <w:basedOn w:val="Normal"/>
    <w:next w:val="Normal"/>
    <w:autoRedefine/>
    <w:uiPriority w:val="39"/>
    <w:unhideWhenUsed/>
    <w:rsid w:val="00B415E6"/>
    <w:pPr>
      <w:spacing w:after="100" w:line="259" w:lineRule="auto"/>
    </w:pPr>
    <w:rPr>
      <w:rFonts w:eastAsiaTheme="minorEastAsia" w:cs="Times New Roman"/>
      <w:sz w:val="22"/>
      <w:szCs w:val="22"/>
      <w:lang w:val="en-US"/>
    </w:rPr>
  </w:style>
  <w:style w:type="paragraph" w:styleId="TOC3">
    <w:name w:val="toc 3"/>
    <w:basedOn w:val="Normal"/>
    <w:next w:val="Normal"/>
    <w:autoRedefine/>
    <w:uiPriority w:val="39"/>
    <w:unhideWhenUsed/>
    <w:rsid w:val="00B415E6"/>
    <w:pPr>
      <w:spacing w:after="100" w:line="259" w:lineRule="auto"/>
      <w:ind w:left="440"/>
    </w:pPr>
    <w:rPr>
      <w:rFonts w:eastAsiaTheme="minorEastAsia" w:cs="Times New Roman"/>
      <w:sz w:val="22"/>
      <w:szCs w:val="22"/>
      <w:lang w:val="en-US"/>
    </w:rPr>
  </w:style>
  <w:style w:type="character" w:customStyle="1" w:styleId="Heading2Char">
    <w:name w:val="Heading 2 Char"/>
    <w:basedOn w:val="DefaultParagraphFont"/>
    <w:link w:val="Heading2"/>
    <w:uiPriority w:val="9"/>
    <w:rsid w:val="00AE091A"/>
    <w:rPr>
      <w:rFonts w:ascii="Arial" w:eastAsiaTheme="majorEastAsia" w:hAnsi="Arial" w:cstheme="majorBidi"/>
      <w:b/>
      <w:sz w:val="24"/>
      <w:szCs w:val="26"/>
    </w:rPr>
  </w:style>
  <w:style w:type="character" w:styleId="UnresolvedMention">
    <w:name w:val="Unresolved Mention"/>
    <w:basedOn w:val="DefaultParagraphFont"/>
    <w:uiPriority w:val="99"/>
    <w:semiHidden/>
    <w:unhideWhenUsed/>
    <w:rsid w:val="00AE091A"/>
    <w:rPr>
      <w:color w:val="605E5C"/>
      <w:shd w:val="clear" w:color="auto" w:fill="E1DFDD"/>
    </w:rPr>
  </w:style>
  <w:style w:type="table" w:styleId="TableGrid">
    <w:name w:val="Table Grid"/>
    <w:basedOn w:val="TableNormal"/>
    <w:uiPriority w:val="39"/>
    <w:rsid w:val="00E533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33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pt-BR"/>
    </w:rPr>
  </w:style>
  <w:style w:type="character" w:customStyle="1" w:styleId="HTMLPreformattedChar">
    <w:name w:val="HTML Preformatted Char"/>
    <w:basedOn w:val="DefaultParagraphFont"/>
    <w:link w:val="HTMLPreformatted"/>
    <w:uiPriority w:val="99"/>
    <w:rsid w:val="00E533AD"/>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5366699">
      <w:bodyDiv w:val="1"/>
      <w:marLeft w:val="0"/>
      <w:marRight w:val="0"/>
      <w:marTop w:val="0"/>
      <w:marBottom w:val="0"/>
      <w:divBdr>
        <w:top w:val="none" w:sz="0" w:space="0" w:color="auto"/>
        <w:left w:val="none" w:sz="0" w:space="0" w:color="auto"/>
        <w:bottom w:val="none" w:sz="0" w:space="0" w:color="auto"/>
        <w:right w:val="none" w:sz="0" w:space="0" w:color="auto"/>
      </w:divBdr>
    </w:div>
    <w:div w:id="1056275992">
      <w:bodyDiv w:val="1"/>
      <w:marLeft w:val="0"/>
      <w:marRight w:val="0"/>
      <w:marTop w:val="0"/>
      <w:marBottom w:val="0"/>
      <w:divBdr>
        <w:top w:val="none" w:sz="0" w:space="0" w:color="auto"/>
        <w:left w:val="none" w:sz="0" w:space="0" w:color="auto"/>
        <w:bottom w:val="none" w:sz="0" w:space="0" w:color="auto"/>
        <w:right w:val="none" w:sz="0" w:space="0" w:color="auto"/>
      </w:divBdr>
    </w:div>
    <w:div w:id="1281649308">
      <w:bodyDiv w:val="1"/>
      <w:marLeft w:val="0"/>
      <w:marRight w:val="0"/>
      <w:marTop w:val="0"/>
      <w:marBottom w:val="0"/>
      <w:divBdr>
        <w:top w:val="none" w:sz="0" w:space="0" w:color="auto"/>
        <w:left w:val="none" w:sz="0" w:space="0" w:color="auto"/>
        <w:bottom w:val="none" w:sz="0" w:space="0" w:color="auto"/>
        <w:right w:val="none" w:sz="0" w:space="0" w:color="auto"/>
      </w:divBdr>
      <w:divsChild>
        <w:div w:id="2018461559">
          <w:marLeft w:val="0"/>
          <w:marRight w:val="0"/>
          <w:marTop w:val="0"/>
          <w:marBottom w:val="0"/>
          <w:divBdr>
            <w:top w:val="none" w:sz="0" w:space="0" w:color="auto"/>
            <w:left w:val="none" w:sz="0" w:space="0" w:color="auto"/>
            <w:bottom w:val="none" w:sz="0" w:space="0" w:color="auto"/>
            <w:right w:val="none" w:sz="0" w:space="0" w:color="auto"/>
          </w:divBdr>
        </w:div>
        <w:div w:id="794444717">
          <w:marLeft w:val="0"/>
          <w:marRight w:val="0"/>
          <w:marTop w:val="0"/>
          <w:marBottom w:val="0"/>
          <w:divBdr>
            <w:top w:val="none" w:sz="0" w:space="0" w:color="auto"/>
            <w:left w:val="none" w:sz="0" w:space="0" w:color="auto"/>
            <w:bottom w:val="none" w:sz="0" w:space="0" w:color="auto"/>
            <w:right w:val="none" w:sz="0" w:space="0" w:color="auto"/>
          </w:divBdr>
        </w:div>
        <w:div w:id="1386760986">
          <w:marLeft w:val="0"/>
          <w:marRight w:val="0"/>
          <w:marTop w:val="0"/>
          <w:marBottom w:val="0"/>
          <w:divBdr>
            <w:top w:val="none" w:sz="0" w:space="0" w:color="auto"/>
            <w:left w:val="none" w:sz="0" w:space="0" w:color="auto"/>
            <w:bottom w:val="none" w:sz="0" w:space="0" w:color="auto"/>
            <w:right w:val="none" w:sz="0" w:space="0" w:color="auto"/>
          </w:divBdr>
        </w:div>
        <w:div w:id="1108306024">
          <w:marLeft w:val="0"/>
          <w:marRight w:val="0"/>
          <w:marTop w:val="0"/>
          <w:marBottom w:val="0"/>
          <w:divBdr>
            <w:top w:val="none" w:sz="0" w:space="0" w:color="auto"/>
            <w:left w:val="none" w:sz="0" w:space="0" w:color="auto"/>
            <w:bottom w:val="none" w:sz="0" w:space="0" w:color="auto"/>
            <w:right w:val="none" w:sz="0" w:space="0" w:color="auto"/>
          </w:divBdr>
        </w:div>
        <w:div w:id="2004234282">
          <w:marLeft w:val="0"/>
          <w:marRight w:val="0"/>
          <w:marTop w:val="0"/>
          <w:marBottom w:val="0"/>
          <w:divBdr>
            <w:top w:val="none" w:sz="0" w:space="0" w:color="auto"/>
            <w:left w:val="none" w:sz="0" w:space="0" w:color="auto"/>
            <w:bottom w:val="none" w:sz="0" w:space="0" w:color="auto"/>
            <w:right w:val="none" w:sz="0" w:space="0" w:color="auto"/>
          </w:divBdr>
        </w:div>
      </w:divsChild>
    </w:div>
    <w:div w:id="1913078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cade.gov.br/acesso-a-informacao/publicacoes-institucionais/dee-publicacoes-anexos/documento-de-trabalho-n-01-2014-indicadores-de-concorrencia.pdf%20p.14"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www.tecmundo.com.br/internet/122186-consumo-video-streaming-cresceu-90-tres-anos-brasil.ht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1E7667-DF00-49AC-BD62-C941D3700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23</Pages>
  <Words>9303</Words>
  <Characters>50239</Characters>
  <Application>Microsoft Office Word</Application>
  <DocSecurity>0</DocSecurity>
  <Lines>418</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POHLMANN GONZAGA</dc:creator>
  <cp:keywords/>
  <dc:description/>
  <cp:lastModifiedBy>GUSTAVO POHLMANN GONZAGA</cp:lastModifiedBy>
  <cp:revision>18</cp:revision>
  <dcterms:created xsi:type="dcterms:W3CDTF">2020-09-24T02:00:00Z</dcterms:created>
  <dcterms:modified xsi:type="dcterms:W3CDTF">2020-11-20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8e96c3-37ff-330b-899c-742d24d856b7</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associacao-brasileira-de-normas-tecnicas-ufmg-face-initials</vt:lpwstr>
  </property>
  <property fmtid="{D5CDD505-2E9C-101B-9397-08002B2CF9AE}" pid="22" name="Mendeley Recent Style Name 8_1">
    <vt:lpwstr>Universidade Federal de Minas Gerais - Faculdade de Ciências Econômicas - ABNT (autoria abreviada) (Portuguese - Brazil)</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